
<file path=[Content_Types].xml><?xml version="1.0" encoding="utf-8"?>
<Types xmlns="http://schemas.openxmlformats.org/package/2006/content-types">
  <Default Extension="docx" ContentType="application/vnd.openxmlformats-officedocument.wordprocessingml.documen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b w:val="0"/>
          <w:bCs w:val="0"/>
          <w:color w:val="auto"/>
          <w:kern w:val="2"/>
          <w:sz w:val="24"/>
          <w:szCs w:val="24"/>
          <w14:ligatures w14:val="standardContextual"/>
        </w:rPr>
        <w:id w:val="698593236"/>
        <w:docPartObj>
          <w:docPartGallery w:val="Table of Contents"/>
          <w:docPartUnique/>
        </w:docPartObj>
      </w:sdtPr>
      <w:sdtEndPr>
        <w:rPr>
          <w:noProof/>
        </w:rPr>
      </w:sdtEndPr>
      <w:sdtContent>
        <w:p w14:paraId="1041BC3E" w14:textId="41592AF6" w:rsidR="00926667" w:rsidRDefault="00926667">
          <w:pPr>
            <w:pStyle w:val="TOCHeading"/>
          </w:pPr>
          <w:r>
            <w:t>Table of Contents</w:t>
          </w:r>
        </w:p>
        <w:p w14:paraId="27483941" w14:textId="39E3E1CB" w:rsidR="003C6440" w:rsidRDefault="00926667">
          <w:pPr>
            <w:pStyle w:val="TOC1"/>
            <w:tabs>
              <w:tab w:val="right" w:leader="dot" w:pos="9016"/>
            </w:tabs>
            <w:rPr>
              <w:rFonts w:eastAsiaTheme="minorEastAsia"/>
              <w:b w:val="0"/>
              <w:bCs w:val="0"/>
              <w:i w:val="0"/>
              <w:iCs w:val="0"/>
              <w:noProof/>
              <w:lang w:val="en-MU" w:eastAsia="en-GB"/>
            </w:rPr>
          </w:pPr>
          <w:r>
            <w:rPr>
              <w:b w:val="0"/>
              <w:bCs w:val="0"/>
            </w:rPr>
            <w:fldChar w:fldCharType="begin"/>
          </w:r>
          <w:r>
            <w:instrText xml:space="preserve"> TOC \o "1-3" \h \z \u </w:instrText>
          </w:r>
          <w:r>
            <w:rPr>
              <w:b w:val="0"/>
              <w:bCs w:val="0"/>
            </w:rPr>
            <w:fldChar w:fldCharType="separate"/>
          </w:r>
          <w:hyperlink w:anchor="_Toc163566328" w:history="1">
            <w:r w:rsidR="003C6440" w:rsidRPr="00EE51FB">
              <w:rPr>
                <w:rStyle w:val="Hyperlink"/>
                <w:noProof/>
              </w:rPr>
              <w:t>Abstract</w:t>
            </w:r>
            <w:r w:rsidR="003C6440">
              <w:rPr>
                <w:noProof/>
                <w:webHidden/>
              </w:rPr>
              <w:tab/>
            </w:r>
            <w:r w:rsidR="003C6440">
              <w:rPr>
                <w:noProof/>
                <w:webHidden/>
              </w:rPr>
              <w:fldChar w:fldCharType="begin"/>
            </w:r>
            <w:r w:rsidR="003C6440">
              <w:rPr>
                <w:noProof/>
                <w:webHidden/>
              </w:rPr>
              <w:instrText xml:space="preserve"> PAGEREF _Toc163566328 \h </w:instrText>
            </w:r>
            <w:r w:rsidR="003C6440">
              <w:rPr>
                <w:noProof/>
                <w:webHidden/>
              </w:rPr>
            </w:r>
            <w:r w:rsidR="003C6440">
              <w:rPr>
                <w:noProof/>
                <w:webHidden/>
              </w:rPr>
              <w:fldChar w:fldCharType="separate"/>
            </w:r>
            <w:r w:rsidR="003C6440">
              <w:rPr>
                <w:noProof/>
                <w:webHidden/>
              </w:rPr>
              <w:t>2</w:t>
            </w:r>
            <w:r w:rsidR="003C6440">
              <w:rPr>
                <w:noProof/>
                <w:webHidden/>
              </w:rPr>
              <w:fldChar w:fldCharType="end"/>
            </w:r>
          </w:hyperlink>
        </w:p>
        <w:p w14:paraId="18C9281D" w14:textId="0AB7C265" w:rsidR="003C6440" w:rsidRDefault="003C6440">
          <w:pPr>
            <w:pStyle w:val="TOC1"/>
            <w:tabs>
              <w:tab w:val="right" w:leader="dot" w:pos="9016"/>
            </w:tabs>
            <w:rPr>
              <w:rFonts w:eastAsiaTheme="minorEastAsia"/>
              <w:b w:val="0"/>
              <w:bCs w:val="0"/>
              <w:i w:val="0"/>
              <w:iCs w:val="0"/>
              <w:noProof/>
              <w:lang w:val="en-MU" w:eastAsia="en-GB"/>
            </w:rPr>
          </w:pPr>
          <w:hyperlink w:anchor="_Toc163566329" w:history="1">
            <w:r w:rsidRPr="00EE51FB">
              <w:rPr>
                <w:rStyle w:val="Hyperlink"/>
                <w:noProof/>
              </w:rPr>
              <w:t>Introduction</w:t>
            </w:r>
            <w:r>
              <w:rPr>
                <w:noProof/>
                <w:webHidden/>
              </w:rPr>
              <w:tab/>
            </w:r>
            <w:r>
              <w:rPr>
                <w:noProof/>
                <w:webHidden/>
              </w:rPr>
              <w:fldChar w:fldCharType="begin"/>
            </w:r>
            <w:r>
              <w:rPr>
                <w:noProof/>
                <w:webHidden/>
              </w:rPr>
              <w:instrText xml:space="preserve"> PAGEREF _Toc163566329 \h </w:instrText>
            </w:r>
            <w:r>
              <w:rPr>
                <w:noProof/>
                <w:webHidden/>
              </w:rPr>
            </w:r>
            <w:r>
              <w:rPr>
                <w:noProof/>
                <w:webHidden/>
              </w:rPr>
              <w:fldChar w:fldCharType="separate"/>
            </w:r>
            <w:r>
              <w:rPr>
                <w:noProof/>
                <w:webHidden/>
              </w:rPr>
              <w:t>2</w:t>
            </w:r>
            <w:r>
              <w:rPr>
                <w:noProof/>
                <w:webHidden/>
              </w:rPr>
              <w:fldChar w:fldCharType="end"/>
            </w:r>
          </w:hyperlink>
        </w:p>
        <w:p w14:paraId="7814AE88" w14:textId="154B493D" w:rsidR="003C6440" w:rsidRDefault="003C6440">
          <w:pPr>
            <w:pStyle w:val="TOC2"/>
            <w:tabs>
              <w:tab w:val="right" w:leader="dot" w:pos="9016"/>
            </w:tabs>
            <w:rPr>
              <w:rFonts w:eastAsiaTheme="minorEastAsia"/>
              <w:b w:val="0"/>
              <w:bCs w:val="0"/>
              <w:noProof/>
              <w:sz w:val="24"/>
              <w:szCs w:val="24"/>
              <w:lang w:val="en-MU" w:eastAsia="en-GB"/>
            </w:rPr>
          </w:pPr>
          <w:hyperlink w:anchor="_Toc163566330" w:history="1">
            <w:r w:rsidRPr="00EE51FB">
              <w:rPr>
                <w:rStyle w:val="Hyperlink"/>
                <w:noProof/>
              </w:rPr>
              <w:t>Problem statement</w:t>
            </w:r>
            <w:r>
              <w:rPr>
                <w:noProof/>
                <w:webHidden/>
              </w:rPr>
              <w:tab/>
            </w:r>
            <w:r>
              <w:rPr>
                <w:noProof/>
                <w:webHidden/>
              </w:rPr>
              <w:fldChar w:fldCharType="begin"/>
            </w:r>
            <w:r>
              <w:rPr>
                <w:noProof/>
                <w:webHidden/>
              </w:rPr>
              <w:instrText xml:space="preserve"> PAGEREF _Toc163566330 \h </w:instrText>
            </w:r>
            <w:r>
              <w:rPr>
                <w:noProof/>
                <w:webHidden/>
              </w:rPr>
            </w:r>
            <w:r>
              <w:rPr>
                <w:noProof/>
                <w:webHidden/>
              </w:rPr>
              <w:fldChar w:fldCharType="separate"/>
            </w:r>
            <w:r>
              <w:rPr>
                <w:noProof/>
                <w:webHidden/>
              </w:rPr>
              <w:t>2</w:t>
            </w:r>
            <w:r>
              <w:rPr>
                <w:noProof/>
                <w:webHidden/>
              </w:rPr>
              <w:fldChar w:fldCharType="end"/>
            </w:r>
          </w:hyperlink>
        </w:p>
        <w:p w14:paraId="4C789AFB" w14:textId="731FF4C7" w:rsidR="003C6440" w:rsidRDefault="003C6440">
          <w:pPr>
            <w:pStyle w:val="TOC2"/>
            <w:tabs>
              <w:tab w:val="right" w:leader="dot" w:pos="9016"/>
            </w:tabs>
            <w:rPr>
              <w:rFonts w:eastAsiaTheme="minorEastAsia"/>
              <w:b w:val="0"/>
              <w:bCs w:val="0"/>
              <w:noProof/>
              <w:sz w:val="24"/>
              <w:szCs w:val="24"/>
              <w:lang w:val="en-MU" w:eastAsia="en-GB"/>
            </w:rPr>
          </w:pPr>
          <w:hyperlink w:anchor="_Toc163566331" w:history="1">
            <w:r w:rsidRPr="00EE51FB">
              <w:rPr>
                <w:rStyle w:val="Hyperlink"/>
                <w:noProof/>
              </w:rPr>
              <w:t>Background</w:t>
            </w:r>
            <w:r>
              <w:rPr>
                <w:noProof/>
                <w:webHidden/>
              </w:rPr>
              <w:tab/>
            </w:r>
            <w:r>
              <w:rPr>
                <w:noProof/>
                <w:webHidden/>
              </w:rPr>
              <w:fldChar w:fldCharType="begin"/>
            </w:r>
            <w:r>
              <w:rPr>
                <w:noProof/>
                <w:webHidden/>
              </w:rPr>
              <w:instrText xml:space="preserve"> PAGEREF _Toc163566331 \h </w:instrText>
            </w:r>
            <w:r>
              <w:rPr>
                <w:noProof/>
                <w:webHidden/>
              </w:rPr>
            </w:r>
            <w:r>
              <w:rPr>
                <w:noProof/>
                <w:webHidden/>
              </w:rPr>
              <w:fldChar w:fldCharType="separate"/>
            </w:r>
            <w:r>
              <w:rPr>
                <w:noProof/>
                <w:webHidden/>
              </w:rPr>
              <w:t>2</w:t>
            </w:r>
            <w:r>
              <w:rPr>
                <w:noProof/>
                <w:webHidden/>
              </w:rPr>
              <w:fldChar w:fldCharType="end"/>
            </w:r>
          </w:hyperlink>
        </w:p>
        <w:p w14:paraId="49DE6786" w14:textId="148EFD04" w:rsidR="003C6440" w:rsidRDefault="003C6440">
          <w:pPr>
            <w:pStyle w:val="TOC2"/>
            <w:tabs>
              <w:tab w:val="right" w:leader="dot" w:pos="9016"/>
            </w:tabs>
            <w:rPr>
              <w:rFonts w:eastAsiaTheme="minorEastAsia"/>
              <w:b w:val="0"/>
              <w:bCs w:val="0"/>
              <w:noProof/>
              <w:sz w:val="24"/>
              <w:szCs w:val="24"/>
              <w:lang w:val="en-MU" w:eastAsia="en-GB"/>
            </w:rPr>
          </w:pPr>
          <w:hyperlink w:anchor="_Toc163566332" w:history="1">
            <w:r w:rsidRPr="00EE51FB">
              <w:rPr>
                <w:rStyle w:val="Hyperlink"/>
                <w:noProof/>
              </w:rPr>
              <w:t>Aims</w:t>
            </w:r>
            <w:r>
              <w:rPr>
                <w:noProof/>
                <w:webHidden/>
              </w:rPr>
              <w:tab/>
            </w:r>
            <w:r>
              <w:rPr>
                <w:noProof/>
                <w:webHidden/>
              </w:rPr>
              <w:fldChar w:fldCharType="begin"/>
            </w:r>
            <w:r>
              <w:rPr>
                <w:noProof/>
                <w:webHidden/>
              </w:rPr>
              <w:instrText xml:space="preserve"> PAGEREF _Toc163566332 \h </w:instrText>
            </w:r>
            <w:r>
              <w:rPr>
                <w:noProof/>
                <w:webHidden/>
              </w:rPr>
            </w:r>
            <w:r>
              <w:rPr>
                <w:noProof/>
                <w:webHidden/>
              </w:rPr>
              <w:fldChar w:fldCharType="separate"/>
            </w:r>
            <w:r>
              <w:rPr>
                <w:noProof/>
                <w:webHidden/>
              </w:rPr>
              <w:t>3</w:t>
            </w:r>
            <w:r>
              <w:rPr>
                <w:noProof/>
                <w:webHidden/>
              </w:rPr>
              <w:fldChar w:fldCharType="end"/>
            </w:r>
          </w:hyperlink>
        </w:p>
        <w:p w14:paraId="74365F6F" w14:textId="023DE787" w:rsidR="003C6440" w:rsidRDefault="003C6440">
          <w:pPr>
            <w:pStyle w:val="TOC2"/>
            <w:tabs>
              <w:tab w:val="right" w:leader="dot" w:pos="9016"/>
            </w:tabs>
            <w:rPr>
              <w:rFonts w:eastAsiaTheme="minorEastAsia"/>
              <w:b w:val="0"/>
              <w:bCs w:val="0"/>
              <w:noProof/>
              <w:sz w:val="24"/>
              <w:szCs w:val="24"/>
              <w:lang w:val="en-MU" w:eastAsia="en-GB"/>
            </w:rPr>
          </w:pPr>
          <w:hyperlink w:anchor="_Toc163566333" w:history="1">
            <w:r w:rsidRPr="00EE51FB">
              <w:rPr>
                <w:rStyle w:val="Hyperlink"/>
                <w:noProof/>
              </w:rPr>
              <w:t>Objectives</w:t>
            </w:r>
            <w:r>
              <w:rPr>
                <w:noProof/>
                <w:webHidden/>
              </w:rPr>
              <w:tab/>
            </w:r>
            <w:r>
              <w:rPr>
                <w:noProof/>
                <w:webHidden/>
              </w:rPr>
              <w:fldChar w:fldCharType="begin"/>
            </w:r>
            <w:r>
              <w:rPr>
                <w:noProof/>
                <w:webHidden/>
              </w:rPr>
              <w:instrText xml:space="preserve"> PAGEREF _Toc163566333 \h </w:instrText>
            </w:r>
            <w:r>
              <w:rPr>
                <w:noProof/>
                <w:webHidden/>
              </w:rPr>
            </w:r>
            <w:r>
              <w:rPr>
                <w:noProof/>
                <w:webHidden/>
              </w:rPr>
              <w:fldChar w:fldCharType="separate"/>
            </w:r>
            <w:r>
              <w:rPr>
                <w:noProof/>
                <w:webHidden/>
              </w:rPr>
              <w:t>3</w:t>
            </w:r>
            <w:r>
              <w:rPr>
                <w:noProof/>
                <w:webHidden/>
              </w:rPr>
              <w:fldChar w:fldCharType="end"/>
            </w:r>
          </w:hyperlink>
        </w:p>
        <w:p w14:paraId="64F82AC5" w14:textId="2FD3012C" w:rsidR="003C6440" w:rsidRDefault="003C6440">
          <w:pPr>
            <w:pStyle w:val="TOC1"/>
            <w:tabs>
              <w:tab w:val="right" w:leader="dot" w:pos="9016"/>
            </w:tabs>
            <w:rPr>
              <w:rFonts w:eastAsiaTheme="minorEastAsia"/>
              <w:b w:val="0"/>
              <w:bCs w:val="0"/>
              <w:i w:val="0"/>
              <w:iCs w:val="0"/>
              <w:noProof/>
              <w:lang w:val="en-MU" w:eastAsia="en-GB"/>
            </w:rPr>
          </w:pPr>
          <w:hyperlink w:anchor="_Toc163566334" w:history="1">
            <w:r w:rsidRPr="00EE51FB">
              <w:rPr>
                <w:rStyle w:val="Hyperlink"/>
                <w:noProof/>
              </w:rPr>
              <w:t>Literature review</w:t>
            </w:r>
            <w:r>
              <w:rPr>
                <w:noProof/>
                <w:webHidden/>
              </w:rPr>
              <w:tab/>
            </w:r>
            <w:r>
              <w:rPr>
                <w:noProof/>
                <w:webHidden/>
              </w:rPr>
              <w:fldChar w:fldCharType="begin"/>
            </w:r>
            <w:r>
              <w:rPr>
                <w:noProof/>
                <w:webHidden/>
              </w:rPr>
              <w:instrText xml:space="preserve"> PAGEREF _Toc163566334 \h </w:instrText>
            </w:r>
            <w:r>
              <w:rPr>
                <w:noProof/>
                <w:webHidden/>
              </w:rPr>
            </w:r>
            <w:r>
              <w:rPr>
                <w:noProof/>
                <w:webHidden/>
              </w:rPr>
              <w:fldChar w:fldCharType="separate"/>
            </w:r>
            <w:r>
              <w:rPr>
                <w:noProof/>
                <w:webHidden/>
              </w:rPr>
              <w:t>4</w:t>
            </w:r>
            <w:r>
              <w:rPr>
                <w:noProof/>
                <w:webHidden/>
              </w:rPr>
              <w:fldChar w:fldCharType="end"/>
            </w:r>
          </w:hyperlink>
        </w:p>
        <w:p w14:paraId="1F8DB4BD" w14:textId="068FEC04" w:rsidR="003C6440" w:rsidRDefault="003C6440">
          <w:pPr>
            <w:pStyle w:val="TOC2"/>
            <w:tabs>
              <w:tab w:val="right" w:leader="dot" w:pos="9016"/>
            </w:tabs>
            <w:rPr>
              <w:rFonts w:eastAsiaTheme="minorEastAsia"/>
              <w:b w:val="0"/>
              <w:bCs w:val="0"/>
              <w:noProof/>
              <w:sz w:val="24"/>
              <w:szCs w:val="24"/>
              <w:lang w:val="en-MU" w:eastAsia="en-GB"/>
            </w:rPr>
          </w:pPr>
          <w:hyperlink w:anchor="_Toc163566335" w:history="1">
            <w:r w:rsidRPr="00EE51FB">
              <w:rPr>
                <w:rStyle w:val="Hyperlink"/>
                <w:noProof/>
              </w:rPr>
              <w:t>Receipt Extractor</w:t>
            </w:r>
            <w:r>
              <w:rPr>
                <w:noProof/>
                <w:webHidden/>
              </w:rPr>
              <w:tab/>
            </w:r>
            <w:r>
              <w:rPr>
                <w:noProof/>
                <w:webHidden/>
              </w:rPr>
              <w:fldChar w:fldCharType="begin"/>
            </w:r>
            <w:r>
              <w:rPr>
                <w:noProof/>
                <w:webHidden/>
              </w:rPr>
              <w:instrText xml:space="preserve"> PAGEREF _Toc163566335 \h </w:instrText>
            </w:r>
            <w:r>
              <w:rPr>
                <w:noProof/>
                <w:webHidden/>
              </w:rPr>
            </w:r>
            <w:r>
              <w:rPr>
                <w:noProof/>
                <w:webHidden/>
              </w:rPr>
              <w:fldChar w:fldCharType="separate"/>
            </w:r>
            <w:r>
              <w:rPr>
                <w:noProof/>
                <w:webHidden/>
              </w:rPr>
              <w:t>4</w:t>
            </w:r>
            <w:r>
              <w:rPr>
                <w:noProof/>
                <w:webHidden/>
              </w:rPr>
              <w:fldChar w:fldCharType="end"/>
            </w:r>
          </w:hyperlink>
        </w:p>
        <w:p w14:paraId="1A5B8317" w14:textId="16034F1C" w:rsidR="003C6440" w:rsidRDefault="003C6440">
          <w:pPr>
            <w:pStyle w:val="TOC3"/>
            <w:tabs>
              <w:tab w:val="right" w:leader="dot" w:pos="9016"/>
            </w:tabs>
            <w:rPr>
              <w:rFonts w:eastAsiaTheme="minorEastAsia"/>
              <w:noProof/>
              <w:sz w:val="24"/>
              <w:szCs w:val="24"/>
              <w:lang w:val="en-MU" w:eastAsia="en-GB"/>
            </w:rPr>
          </w:pPr>
          <w:hyperlink w:anchor="_Toc163566336" w:history="1">
            <w:r w:rsidRPr="00EE51FB">
              <w:rPr>
                <w:rStyle w:val="Hyperlink"/>
                <w:noProof/>
              </w:rPr>
              <w:t>Paper 1 - Utilize OCR text to extract receipt data and classify receipts with common Machine Learning algorithms.</w:t>
            </w:r>
            <w:r>
              <w:rPr>
                <w:noProof/>
                <w:webHidden/>
              </w:rPr>
              <w:tab/>
            </w:r>
            <w:r>
              <w:rPr>
                <w:noProof/>
                <w:webHidden/>
              </w:rPr>
              <w:fldChar w:fldCharType="begin"/>
            </w:r>
            <w:r>
              <w:rPr>
                <w:noProof/>
                <w:webHidden/>
              </w:rPr>
              <w:instrText xml:space="preserve"> PAGEREF _Toc163566336 \h </w:instrText>
            </w:r>
            <w:r>
              <w:rPr>
                <w:noProof/>
                <w:webHidden/>
              </w:rPr>
            </w:r>
            <w:r>
              <w:rPr>
                <w:noProof/>
                <w:webHidden/>
              </w:rPr>
              <w:fldChar w:fldCharType="separate"/>
            </w:r>
            <w:r>
              <w:rPr>
                <w:noProof/>
                <w:webHidden/>
              </w:rPr>
              <w:t>4</w:t>
            </w:r>
            <w:r>
              <w:rPr>
                <w:noProof/>
                <w:webHidden/>
              </w:rPr>
              <w:fldChar w:fldCharType="end"/>
            </w:r>
          </w:hyperlink>
        </w:p>
        <w:p w14:paraId="43C0C752" w14:textId="78105F0B" w:rsidR="003C6440" w:rsidRDefault="003C6440">
          <w:pPr>
            <w:pStyle w:val="TOC3"/>
            <w:tabs>
              <w:tab w:val="right" w:leader="dot" w:pos="9016"/>
            </w:tabs>
            <w:rPr>
              <w:rFonts w:eastAsiaTheme="minorEastAsia"/>
              <w:noProof/>
              <w:sz w:val="24"/>
              <w:szCs w:val="24"/>
              <w:lang w:val="en-MU" w:eastAsia="en-GB"/>
            </w:rPr>
          </w:pPr>
          <w:hyperlink w:anchor="_Toc163566337" w:history="1">
            <w:r w:rsidRPr="00EE51FB">
              <w:rPr>
                <w:rStyle w:val="Hyperlink"/>
                <w:noProof/>
              </w:rPr>
              <w:t>Paper 2 - Information Extraction from Scanned Invoices using Machine Learning, OCR, and Spatial Feature Mapping Techniques</w:t>
            </w:r>
            <w:r>
              <w:rPr>
                <w:noProof/>
                <w:webHidden/>
              </w:rPr>
              <w:tab/>
            </w:r>
            <w:r>
              <w:rPr>
                <w:noProof/>
                <w:webHidden/>
              </w:rPr>
              <w:fldChar w:fldCharType="begin"/>
            </w:r>
            <w:r>
              <w:rPr>
                <w:noProof/>
                <w:webHidden/>
              </w:rPr>
              <w:instrText xml:space="preserve"> PAGEREF _Toc163566337 \h </w:instrText>
            </w:r>
            <w:r>
              <w:rPr>
                <w:noProof/>
                <w:webHidden/>
              </w:rPr>
            </w:r>
            <w:r>
              <w:rPr>
                <w:noProof/>
                <w:webHidden/>
              </w:rPr>
              <w:fldChar w:fldCharType="separate"/>
            </w:r>
            <w:r>
              <w:rPr>
                <w:noProof/>
                <w:webHidden/>
              </w:rPr>
              <w:t>5</w:t>
            </w:r>
            <w:r>
              <w:rPr>
                <w:noProof/>
                <w:webHidden/>
              </w:rPr>
              <w:fldChar w:fldCharType="end"/>
            </w:r>
          </w:hyperlink>
        </w:p>
        <w:p w14:paraId="55AB76F2" w14:textId="7347D0E0" w:rsidR="003C6440" w:rsidRDefault="003C6440">
          <w:pPr>
            <w:pStyle w:val="TOC3"/>
            <w:tabs>
              <w:tab w:val="right" w:leader="dot" w:pos="9016"/>
            </w:tabs>
            <w:rPr>
              <w:rFonts w:eastAsiaTheme="minorEastAsia"/>
              <w:noProof/>
              <w:sz w:val="24"/>
              <w:szCs w:val="24"/>
              <w:lang w:val="en-MU" w:eastAsia="en-GB"/>
            </w:rPr>
          </w:pPr>
          <w:hyperlink w:anchor="_Toc163566338" w:history="1">
            <w:r w:rsidRPr="00EE51FB">
              <w:rPr>
                <w:rStyle w:val="Hyperlink"/>
                <w:noProof/>
              </w:rPr>
              <w:t>Paper 3 - Computer Vision for Document Image Analysis and Text Extraction</w:t>
            </w:r>
            <w:r>
              <w:rPr>
                <w:noProof/>
                <w:webHidden/>
              </w:rPr>
              <w:tab/>
            </w:r>
            <w:r>
              <w:rPr>
                <w:noProof/>
                <w:webHidden/>
              </w:rPr>
              <w:fldChar w:fldCharType="begin"/>
            </w:r>
            <w:r>
              <w:rPr>
                <w:noProof/>
                <w:webHidden/>
              </w:rPr>
              <w:instrText xml:space="preserve"> PAGEREF _Toc163566338 \h </w:instrText>
            </w:r>
            <w:r>
              <w:rPr>
                <w:noProof/>
                <w:webHidden/>
              </w:rPr>
            </w:r>
            <w:r>
              <w:rPr>
                <w:noProof/>
                <w:webHidden/>
              </w:rPr>
              <w:fldChar w:fldCharType="separate"/>
            </w:r>
            <w:r>
              <w:rPr>
                <w:noProof/>
                <w:webHidden/>
              </w:rPr>
              <w:t>7</w:t>
            </w:r>
            <w:r>
              <w:rPr>
                <w:noProof/>
                <w:webHidden/>
              </w:rPr>
              <w:fldChar w:fldCharType="end"/>
            </w:r>
          </w:hyperlink>
        </w:p>
        <w:p w14:paraId="2DFEF9CE" w14:textId="1080ED63" w:rsidR="003C6440" w:rsidRDefault="003C6440">
          <w:pPr>
            <w:pStyle w:val="TOC2"/>
            <w:tabs>
              <w:tab w:val="right" w:leader="dot" w:pos="9016"/>
            </w:tabs>
            <w:rPr>
              <w:rFonts w:eastAsiaTheme="minorEastAsia"/>
              <w:b w:val="0"/>
              <w:bCs w:val="0"/>
              <w:noProof/>
              <w:sz w:val="24"/>
              <w:szCs w:val="24"/>
              <w:lang w:val="en-MU" w:eastAsia="en-GB"/>
            </w:rPr>
          </w:pPr>
          <w:hyperlink w:anchor="_Toc163566339" w:history="1">
            <w:r w:rsidRPr="00EE51FB">
              <w:rPr>
                <w:rStyle w:val="Hyperlink"/>
                <w:noProof/>
              </w:rPr>
              <w:t>Mobile Application</w:t>
            </w:r>
            <w:r>
              <w:rPr>
                <w:noProof/>
                <w:webHidden/>
              </w:rPr>
              <w:tab/>
            </w:r>
            <w:r>
              <w:rPr>
                <w:noProof/>
                <w:webHidden/>
              </w:rPr>
              <w:fldChar w:fldCharType="begin"/>
            </w:r>
            <w:r>
              <w:rPr>
                <w:noProof/>
                <w:webHidden/>
              </w:rPr>
              <w:instrText xml:space="preserve"> PAGEREF _Toc163566339 \h </w:instrText>
            </w:r>
            <w:r>
              <w:rPr>
                <w:noProof/>
                <w:webHidden/>
              </w:rPr>
            </w:r>
            <w:r>
              <w:rPr>
                <w:noProof/>
                <w:webHidden/>
              </w:rPr>
              <w:fldChar w:fldCharType="separate"/>
            </w:r>
            <w:r>
              <w:rPr>
                <w:noProof/>
                <w:webHidden/>
              </w:rPr>
              <w:t>8</w:t>
            </w:r>
            <w:r>
              <w:rPr>
                <w:noProof/>
                <w:webHidden/>
              </w:rPr>
              <w:fldChar w:fldCharType="end"/>
            </w:r>
          </w:hyperlink>
        </w:p>
        <w:p w14:paraId="29C23026" w14:textId="3773CCC1" w:rsidR="003C6440" w:rsidRDefault="003C6440">
          <w:pPr>
            <w:pStyle w:val="TOC3"/>
            <w:tabs>
              <w:tab w:val="right" w:leader="dot" w:pos="9016"/>
            </w:tabs>
            <w:rPr>
              <w:rFonts w:eastAsiaTheme="minorEastAsia"/>
              <w:noProof/>
              <w:sz w:val="24"/>
              <w:szCs w:val="24"/>
              <w:lang w:val="en-MU" w:eastAsia="en-GB"/>
            </w:rPr>
          </w:pPr>
          <w:hyperlink w:anchor="_Toc163566340" w:history="1">
            <w:r w:rsidRPr="00EE51FB">
              <w:rPr>
                <w:rStyle w:val="Hyperlink"/>
                <w:noProof/>
              </w:rPr>
              <w:t>Paper 4 - React Native vs Flutter, cross-platform mobile application frameworks.</w:t>
            </w:r>
            <w:r>
              <w:rPr>
                <w:noProof/>
                <w:webHidden/>
              </w:rPr>
              <w:tab/>
            </w:r>
            <w:r>
              <w:rPr>
                <w:noProof/>
                <w:webHidden/>
              </w:rPr>
              <w:fldChar w:fldCharType="begin"/>
            </w:r>
            <w:r>
              <w:rPr>
                <w:noProof/>
                <w:webHidden/>
              </w:rPr>
              <w:instrText xml:space="preserve"> PAGEREF _Toc163566340 \h </w:instrText>
            </w:r>
            <w:r>
              <w:rPr>
                <w:noProof/>
                <w:webHidden/>
              </w:rPr>
            </w:r>
            <w:r>
              <w:rPr>
                <w:noProof/>
                <w:webHidden/>
              </w:rPr>
              <w:fldChar w:fldCharType="separate"/>
            </w:r>
            <w:r>
              <w:rPr>
                <w:noProof/>
                <w:webHidden/>
              </w:rPr>
              <w:t>8</w:t>
            </w:r>
            <w:r>
              <w:rPr>
                <w:noProof/>
                <w:webHidden/>
              </w:rPr>
              <w:fldChar w:fldCharType="end"/>
            </w:r>
          </w:hyperlink>
        </w:p>
        <w:p w14:paraId="19BDF341" w14:textId="0B483164" w:rsidR="003C6440" w:rsidRDefault="003C6440">
          <w:pPr>
            <w:pStyle w:val="TOC2"/>
            <w:tabs>
              <w:tab w:val="right" w:leader="dot" w:pos="9016"/>
            </w:tabs>
            <w:rPr>
              <w:rFonts w:eastAsiaTheme="minorEastAsia"/>
              <w:b w:val="0"/>
              <w:bCs w:val="0"/>
              <w:noProof/>
              <w:sz w:val="24"/>
              <w:szCs w:val="24"/>
              <w:lang w:val="en-MU" w:eastAsia="en-GB"/>
            </w:rPr>
          </w:pPr>
          <w:hyperlink w:anchor="_Toc163566341" w:history="1">
            <w:r w:rsidRPr="00EE51FB">
              <w:rPr>
                <w:rStyle w:val="Hyperlink"/>
                <w:noProof/>
              </w:rPr>
              <w:t>Conclusion</w:t>
            </w:r>
            <w:r>
              <w:rPr>
                <w:noProof/>
                <w:webHidden/>
              </w:rPr>
              <w:tab/>
            </w:r>
            <w:r>
              <w:rPr>
                <w:noProof/>
                <w:webHidden/>
              </w:rPr>
              <w:fldChar w:fldCharType="begin"/>
            </w:r>
            <w:r>
              <w:rPr>
                <w:noProof/>
                <w:webHidden/>
              </w:rPr>
              <w:instrText xml:space="preserve"> PAGEREF _Toc163566341 \h </w:instrText>
            </w:r>
            <w:r>
              <w:rPr>
                <w:noProof/>
                <w:webHidden/>
              </w:rPr>
            </w:r>
            <w:r>
              <w:rPr>
                <w:noProof/>
                <w:webHidden/>
              </w:rPr>
              <w:fldChar w:fldCharType="separate"/>
            </w:r>
            <w:r>
              <w:rPr>
                <w:noProof/>
                <w:webHidden/>
              </w:rPr>
              <w:t>10</w:t>
            </w:r>
            <w:r>
              <w:rPr>
                <w:noProof/>
                <w:webHidden/>
              </w:rPr>
              <w:fldChar w:fldCharType="end"/>
            </w:r>
          </w:hyperlink>
        </w:p>
        <w:p w14:paraId="2729C919" w14:textId="109EE0B5" w:rsidR="003C6440" w:rsidRDefault="003C6440">
          <w:pPr>
            <w:pStyle w:val="TOC1"/>
            <w:tabs>
              <w:tab w:val="right" w:leader="dot" w:pos="9016"/>
            </w:tabs>
            <w:rPr>
              <w:rFonts w:eastAsiaTheme="minorEastAsia"/>
              <w:b w:val="0"/>
              <w:bCs w:val="0"/>
              <w:i w:val="0"/>
              <w:iCs w:val="0"/>
              <w:noProof/>
              <w:lang w:val="en-MU" w:eastAsia="en-GB"/>
            </w:rPr>
          </w:pPr>
          <w:hyperlink w:anchor="_Toc163566342" w:history="1">
            <w:r w:rsidRPr="00EE51FB">
              <w:rPr>
                <w:rStyle w:val="Hyperlink"/>
                <w:noProof/>
              </w:rPr>
              <w:t>Requirements specification</w:t>
            </w:r>
            <w:r>
              <w:rPr>
                <w:noProof/>
                <w:webHidden/>
              </w:rPr>
              <w:tab/>
            </w:r>
            <w:r>
              <w:rPr>
                <w:noProof/>
                <w:webHidden/>
              </w:rPr>
              <w:fldChar w:fldCharType="begin"/>
            </w:r>
            <w:r>
              <w:rPr>
                <w:noProof/>
                <w:webHidden/>
              </w:rPr>
              <w:instrText xml:space="preserve"> PAGEREF _Toc163566342 \h </w:instrText>
            </w:r>
            <w:r>
              <w:rPr>
                <w:noProof/>
                <w:webHidden/>
              </w:rPr>
            </w:r>
            <w:r>
              <w:rPr>
                <w:noProof/>
                <w:webHidden/>
              </w:rPr>
              <w:fldChar w:fldCharType="separate"/>
            </w:r>
            <w:r>
              <w:rPr>
                <w:noProof/>
                <w:webHidden/>
              </w:rPr>
              <w:t>10</w:t>
            </w:r>
            <w:r>
              <w:rPr>
                <w:noProof/>
                <w:webHidden/>
              </w:rPr>
              <w:fldChar w:fldCharType="end"/>
            </w:r>
          </w:hyperlink>
        </w:p>
        <w:p w14:paraId="09149EAD" w14:textId="434DB810" w:rsidR="003C6440" w:rsidRDefault="003C6440">
          <w:pPr>
            <w:pStyle w:val="TOC2"/>
            <w:tabs>
              <w:tab w:val="right" w:leader="dot" w:pos="9016"/>
            </w:tabs>
            <w:rPr>
              <w:rFonts w:eastAsiaTheme="minorEastAsia"/>
              <w:b w:val="0"/>
              <w:bCs w:val="0"/>
              <w:noProof/>
              <w:sz w:val="24"/>
              <w:szCs w:val="24"/>
              <w:lang w:val="en-MU" w:eastAsia="en-GB"/>
            </w:rPr>
          </w:pPr>
          <w:hyperlink w:anchor="_Toc163566343" w:history="1">
            <w:r w:rsidRPr="00EE51FB">
              <w:rPr>
                <w:rStyle w:val="Hyperlink"/>
                <w:noProof/>
              </w:rPr>
              <w:t>Receipt Section Detection</w:t>
            </w:r>
            <w:r>
              <w:rPr>
                <w:noProof/>
                <w:webHidden/>
              </w:rPr>
              <w:tab/>
            </w:r>
            <w:r>
              <w:rPr>
                <w:noProof/>
                <w:webHidden/>
              </w:rPr>
              <w:fldChar w:fldCharType="begin"/>
            </w:r>
            <w:r>
              <w:rPr>
                <w:noProof/>
                <w:webHidden/>
              </w:rPr>
              <w:instrText xml:space="preserve"> PAGEREF _Toc163566343 \h </w:instrText>
            </w:r>
            <w:r>
              <w:rPr>
                <w:noProof/>
                <w:webHidden/>
              </w:rPr>
            </w:r>
            <w:r>
              <w:rPr>
                <w:noProof/>
                <w:webHidden/>
              </w:rPr>
              <w:fldChar w:fldCharType="separate"/>
            </w:r>
            <w:r>
              <w:rPr>
                <w:noProof/>
                <w:webHidden/>
              </w:rPr>
              <w:t>10</w:t>
            </w:r>
            <w:r>
              <w:rPr>
                <w:noProof/>
                <w:webHidden/>
              </w:rPr>
              <w:fldChar w:fldCharType="end"/>
            </w:r>
          </w:hyperlink>
        </w:p>
        <w:p w14:paraId="7717F71C" w14:textId="60DF7340" w:rsidR="003C6440" w:rsidRDefault="003C6440">
          <w:pPr>
            <w:pStyle w:val="TOC2"/>
            <w:tabs>
              <w:tab w:val="right" w:leader="dot" w:pos="9016"/>
            </w:tabs>
            <w:rPr>
              <w:rFonts w:eastAsiaTheme="minorEastAsia"/>
              <w:b w:val="0"/>
              <w:bCs w:val="0"/>
              <w:noProof/>
              <w:sz w:val="24"/>
              <w:szCs w:val="24"/>
              <w:lang w:val="en-MU" w:eastAsia="en-GB"/>
            </w:rPr>
          </w:pPr>
          <w:hyperlink w:anchor="_Toc163566344" w:history="1">
            <w:r w:rsidRPr="00EE51FB">
              <w:rPr>
                <w:rStyle w:val="Hyperlink"/>
                <w:noProof/>
              </w:rPr>
              <w:t>Text Extraction</w:t>
            </w:r>
            <w:r>
              <w:rPr>
                <w:noProof/>
                <w:webHidden/>
              </w:rPr>
              <w:tab/>
            </w:r>
            <w:r>
              <w:rPr>
                <w:noProof/>
                <w:webHidden/>
              </w:rPr>
              <w:fldChar w:fldCharType="begin"/>
            </w:r>
            <w:r>
              <w:rPr>
                <w:noProof/>
                <w:webHidden/>
              </w:rPr>
              <w:instrText xml:space="preserve"> PAGEREF _Toc163566344 \h </w:instrText>
            </w:r>
            <w:r>
              <w:rPr>
                <w:noProof/>
                <w:webHidden/>
              </w:rPr>
            </w:r>
            <w:r>
              <w:rPr>
                <w:noProof/>
                <w:webHidden/>
              </w:rPr>
              <w:fldChar w:fldCharType="separate"/>
            </w:r>
            <w:r>
              <w:rPr>
                <w:noProof/>
                <w:webHidden/>
              </w:rPr>
              <w:t>11</w:t>
            </w:r>
            <w:r>
              <w:rPr>
                <w:noProof/>
                <w:webHidden/>
              </w:rPr>
              <w:fldChar w:fldCharType="end"/>
            </w:r>
          </w:hyperlink>
        </w:p>
        <w:p w14:paraId="6D6FEA13" w14:textId="6AE7DB39" w:rsidR="003C6440" w:rsidRDefault="003C6440">
          <w:pPr>
            <w:pStyle w:val="TOC2"/>
            <w:tabs>
              <w:tab w:val="right" w:leader="dot" w:pos="9016"/>
            </w:tabs>
            <w:rPr>
              <w:rFonts w:eastAsiaTheme="minorEastAsia"/>
              <w:b w:val="0"/>
              <w:bCs w:val="0"/>
              <w:noProof/>
              <w:sz w:val="24"/>
              <w:szCs w:val="24"/>
              <w:lang w:val="en-MU" w:eastAsia="en-GB"/>
            </w:rPr>
          </w:pPr>
          <w:hyperlink w:anchor="_Toc163566345" w:history="1">
            <w:r w:rsidRPr="00EE51FB">
              <w:rPr>
                <w:rStyle w:val="Hyperlink"/>
                <w:noProof/>
              </w:rPr>
              <w:t>Format and Classify text extraction.</w:t>
            </w:r>
            <w:r>
              <w:rPr>
                <w:noProof/>
                <w:webHidden/>
              </w:rPr>
              <w:tab/>
            </w:r>
            <w:r>
              <w:rPr>
                <w:noProof/>
                <w:webHidden/>
              </w:rPr>
              <w:fldChar w:fldCharType="begin"/>
            </w:r>
            <w:r>
              <w:rPr>
                <w:noProof/>
                <w:webHidden/>
              </w:rPr>
              <w:instrText xml:space="preserve"> PAGEREF _Toc163566345 \h </w:instrText>
            </w:r>
            <w:r>
              <w:rPr>
                <w:noProof/>
                <w:webHidden/>
              </w:rPr>
            </w:r>
            <w:r>
              <w:rPr>
                <w:noProof/>
                <w:webHidden/>
              </w:rPr>
              <w:fldChar w:fldCharType="separate"/>
            </w:r>
            <w:r>
              <w:rPr>
                <w:noProof/>
                <w:webHidden/>
              </w:rPr>
              <w:t>11</w:t>
            </w:r>
            <w:r>
              <w:rPr>
                <w:noProof/>
                <w:webHidden/>
              </w:rPr>
              <w:fldChar w:fldCharType="end"/>
            </w:r>
          </w:hyperlink>
        </w:p>
        <w:p w14:paraId="7973D34F" w14:textId="635F929A" w:rsidR="003C6440" w:rsidRDefault="003C6440">
          <w:pPr>
            <w:pStyle w:val="TOC2"/>
            <w:tabs>
              <w:tab w:val="right" w:leader="dot" w:pos="9016"/>
            </w:tabs>
            <w:rPr>
              <w:rFonts w:eastAsiaTheme="minorEastAsia"/>
              <w:b w:val="0"/>
              <w:bCs w:val="0"/>
              <w:noProof/>
              <w:sz w:val="24"/>
              <w:szCs w:val="24"/>
              <w:lang w:val="en-MU" w:eastAsia="en-GB"/>
            </w:rPr>
          </w:pPr>
          <w:hyperlink w:anchor="_Toc163566346" w:history="1">
            <w:r w:rsidRPr="00EE51FB">
              <w:rPr>
                <w:rStyle w:val="Hyperlink"/>
                <w:noProof/>
              </w:rPr>
              <w:t>User Interface</w:t>
            </w:r>
            <w:r>
              <w:rPr>
                <w:noProof/>
                <w:webHidden/>
              </w:rPr>
              <w:tab/>
            </w:r>
            <w:r>
              <w:rPr>
                <w:noProof/>
                <w:webHidden/>
              </w:rPr>
              <w:fldChar w:fldCharType="begin"/>
            </w:r>
            <w:r>
              <w:rPr>
                <w:noProof/>
                <w:webHidden/>
              </w:rPr>
              <w:instrText xml:space="preserve"> PAGEREF _Toc163566346 \h </w:instrText>
            </w:r>
            <w:r>
              <w:rPr>
                <w:noProof/>
                <w:webHidden/>
              </w:rPr>
            </w:r>
            <w:r>
              <w:rPr>
                <w:noProof/>
                <w:webHidden/>
              </w:rPr>
              <w:fldChar w:fldCharType="separate"/>
            </w:r>
            <w:r>
              <w:rPr>
                <w:noProof/>
                <w:webHidden/>
              </w:rPr>
              <w:t>11</w:t>
            </w:r>
            <w:r>
              <w:rPr>
                <w:noProof/>
                <w:webHidden/>
              </w:rPr>
              <w:fldChar w:fldCharType="end"/>
            </w:r>
          </w:hyperlink>
        </w:p>
        <w:p w14:paraId="6B7E7A01" w14:textId="256505A3" w:rsidR="003C6440" w:rsidRDefault="003C6440">
          <w:pPr>
            <w:pStyle w:val="TOC1"/>
            <w:tabs>
              <w:tab w:val="right" w:leader="dot" w:pos="9016"/>
            </w:tabs>
            <w:rPr>
              <w:rFonts w:eastAsiaTheme="minorEastAsia"/>
              <w:b w:val="0"/>
              <w:bCs w:val="0"/>
              <w:i w:val="0"/>
              <w:iCs w:val="0"/>
              <w:noProof/>
              <w:lang w:val="en-MU" w:eastAsia="en-GB"/>
            </w:rPr>
          </w:pPr>
          <w:hyperlink w:anchor="_Toc163566347" w:history="1">
            <w:r w:rsidRPr="00EE51FB">
              <w:rPr>
                <w:rStyle w:val="Hyperlink"/>
                <w:noProof/>
              </w:rPr>
              <w:t>Design</w:t>
            </w:r>
            <w:r>
              <w:rPr>
                <w:noProof/>
                <w:webHidden/>
              </w:rPr>
              <w:tab/>
            </w:r>
            <w:r>
              <w:rPr>
                <w:noProof/>
                <w:webHidden/>
              </w:rPr>
              <w:fldChar w:fldCharType="begin"/>
            </w:r>
            <w:r>
              <w:rPr>
                <w:noProof/>
                <w:webHidden/>
              </w:rPr>
              <w:instrText xml:space="preserve"> PAGEREF _Toc163566347 \h </w:instrText>
            </w:r>
            <w:r>
              <w:rPr>
                <w:noProof/>
                <w:webHidden/>
              </w:rPr>
            </w:r>
            <w:r>
              <w:rPr>
                <w:noProof/>
                <w:webHidden/>
              </w:rPr>
              <w:fldChar w:fldCharType="separate"/>
            </w:r>
            <w:r>
              <w:rPr>
                <w:noProof/>
                <w:webHidden/>
              </w:rPr>
              <w:t>11</w:t>
            </w:r>
            <w:r>
              <w:rPr>
                <w:noProof/>
                <w:webHidden/>
              </w:rPr>
              <w:fldChar w:fldCharType="end"/>
            </w:r>
          </w:hyperlink>
        </w:p>
        <w:p w14:paraId="6E1B5F63" w14:textId="5B22BB7D" w:rsidR="003C6440" w:rsidRDefault="003C6440">
          <w:pPr>
            <w:pStyle w:val="TOC2"/>
            <w:tabs>
              <w:tab w:val="right" w:leader="dot" w:pos="9016"/>
            </w:tabs>
            <w:rPr>
              <w:rFonts w:eastAsiaTheme="minorEastAsia"/>
              <w:b w:val="0"/>
              <w:bCs w:val="0"/>
              <w:noProof/>
              <w:sz w:val="24"/>
              <w:szCs w:val="24"/>
              <w:lang w:val="en-MU" w:eastAsia="en-GB"/>
            </w:rPr>
          </w:pPr>
          <w:hyperlink w:anchor="_Toc163566348" w:history="1">
            <w:r w:rsidRPr="00EE51FB">
              <w:rPr>
                <w:rStyle w:val="Hyperlink"/>
                <w:noProof/>
              </w:rPr>
              <w:t>Server</w:t>
            </w:r>
            <w:r>
              <w:rPr>
                <w:noProof/>
                <w:webHidden/>
              </w:rPr>
              <w:tab/>
            </w:r>
            <w:r>
              <w:rPr>
                <w:noProof/>
                <w:webHidden/>
              </w:rPr>
              <w:fldChar w:fldCharType="begin"/>
            </w:r>
            <w:r>
              <w:rPr>
                <w:noProof/>
                <w:webHidden/>
              </w:rPr>
              <w:instrText xml:space="preserve"> PAGEREF _Toc163566348 \h </w:instrText>
            </w:r>
            <w:r>
              <w:rPr>
                <w:noProof/>
                <w:webHidden/>
              </w:rPr>
            </w:r>
            <w:r>
              <w:rPr>
                <w:noProof/>
                <w:webHidden/>
              </w:rPr>
              <w:fldChar w:fldCharType="separate"/>
            </w:r>
            <w:r>
              <w:rPr>
                <w:noProof/>
                <w:webHidden/>
              </w:rPr>
              <w:t>12</w:t>
            </w:r>
            <w:r>
              <w:rPr>
                <w:noProof/>
                <w:webHidden/>
              </w:rPr>
              <w:fldChar w:fldCharType="end"/>
            </w:r>
          </w:hyperlink>
        </w:p>
        <w:p w14:paraId="2B274FE1" w14:textId="351C3A4C" w:rsidR="003C6440" w:rsidRDefault="003C6440">
          <w:pPr>
            <w:pStyle w:val="TOC3"/>
            <w:tabs>
              <w:tab w:val="right" w:leader="dot" w:pos="9016"/>
            </w:tabs>
            <w:rPr>
              <w:rFonts w:eastAsiaTheme="minorEastAsia"/>
              <w:noProof/>
              <w:sz w:val="24"/>
              <w:szCs w:val="24"/>
              <w:lang w:val="en-MU" w:eastAsia="en-GB"/>
            </w:rPr>
          </w:pPr>
          <w:hyperlink w:anchor="_Toc163566349" w:history="1">
            <w:r w:rsidRPr="00EE51FB">
              <w:rPr>
                <w:rStyle w:val="Hyperlink"/>
                <w:noProof/>
              </w:rPr>
              <w:t>Receipt extraction feature.</w:t>
            </w:r>
            <w:r>
              <w:rPr>
                <w:noProof/>
                <w:webHidden/>
              </w:rPr>
              <w:tab/>
            </w:r>
            <w:r>
              <w:rPr>
                <w:noProof/>
                <w:webHidden/>
              </w:rPr>
              <w:fldChar w:fldCharType="begin"/>
            </w:r>
            <w:r>
              <w:rPr>
                <w:noProof/>
                <w:webHidden/>
              </w:rPr>
              <w:instrText xml:space="preserve"> PAGEREF _Toc163566349 \h </w:instrText>
            </w:r>
            <w:r>
              <w:rPr>
                <w:noProof/>
                <w:webHidden/>
              </w:rPr>
            </w:r>
            <w:r>
              <w:rPr>
                <w:noProof/>
                <w:webHidden/>
              </w:rPr>
              <w:fldChar w:fldCharType="separate"/>
            </w:r>
            <w:r>
              <w:rPr>
                <w:noProof/>
                <w:webHidden/>
              </w:rPr>
              <w:t>12</w:t>
            </w:r>
            <w:r>
              <w:rPr>
                <w:noProof/>
                <w:webHidden/>
              </w:rPr>
              <w:fldChar w:fldCharType="end"/>
            </w:r>
          </w:hyperlink>
        </w:p>
        <w:p w14:paraId="1E302868" w14:textId="15CF8BE6" w:rsidR="003C6440" w:rsidRDefault="003C6440">
          <w:pPr>
            <w:pStyle w:val="TOC3"/>
            <w:tabs>
              <w:tab w:val="right" w:leader="dot" w:pos="9016"/>
            </w:tabs>
            <w:rPr>
              <w:rFonts w:eastAsiaTheme="minorEastAsia"/>
              <w:noProof/>
              <w:sz w:val="24"/>
              <w:szCs w:val="24"/>
              <w:lang w:val="en-MU" w:eastAsia="en-GB"/>
            </w:rPr>
          </w:pPr>
          <w:hyperlink w:anchor="_Toc163566350" w:history="1">
            <w:r w:rsidRPr="00EE51FB">
              <w:rPr>
                <w:rStyle w:val="Hyperlink"/>
                <w:noProof/>
              </w:rPr>
              <w:t>User Correction Feature.</w:t>
            </w:r>
            <w:r>
              <w:rPr>
                <w:noProof/>
                <w:webHidden/>
              </w:rPr>
              <w:tab/>
            </w:r>
            <w:r>
              <w:rPr>
                <w:noProof/>
                <w:webHidden/>
              </w:rPr>
              <w:fldChar w:fldCharType="begin"/>
            </w:r>
            <w:r>
              <w:rPr>
                <w:noProof/>
                <w:webHidden/>
              </w:rPr>
              <w:instrText xml:space="preserve"> PAGEREF _Toc163566350 \h </w:instrText>
            </w:r>
            <w:r>
              <w:rPr>
                <w:noProof/>
                <w:webHidden/>
              </w:rPr>
            </w:r>
            <w:r>
              <w:rPr>
                <w:noProof/>
                <w:webHidden/>
              </w:rPr>
              <w:fldChar w:fldCharType="separate"/>
            </w:r>
            <w:r>
              <w:rPr>
                <w:noProof/>
                <w:webHidden/>
              </w:rPr>
              <w:t>13</w:t>
            </w:r>
            <w:r>
              <w:rPr>
                <w:noProof/>
                <w:webHidden/>
              </w:rPr>
              <w:fldChar w:fldCharType="end"/>
            </w:r>
          </w:hyperlink>
        </w:p>
        <w:p w14:paraId="388AE411" w14:textId="32DAF9C9" w:rsidR="003C6440" w:rsidRDefault="003C6440">
          <w:pPr>
            <w:pStyle w:val="TOC3"/>
            <w:tabs>
              <w:tab w:val="right" w:leader="dot" w:pos="9016"/>
            </w:tabs>
            <w:rPr>
              <w:rFonts w:eastAsiaTheme="minorEastAsia"/>
              <w:noProof/>
              <w:sz w:val="24"/>
              <w:szCs w:val="24"/>
              <w:lang w:val="en-MU" w:eastAsia="en-GB"/>
            </w:rPr>
          </w:pPr>
          <w:hyperlink w:anchor="_Toc163566351" w:history="1">
            <w:r w:rsidRPr="00EE51FB">
              <w:rPr>
                <w:rStyle w:val="Hyperlink"/>
                <w:noProof/>
              </w:rPr>
              <w:t>Server Communication</w:t>
            </w:r>
            <w:r>
              <w:rPr>
                <w:noProof/>
                <w:webHidden/>
              </w:rPr>
              <w:tab/>
            </w:r>
            <w:r>
              <w:rPr>
                <w:noProof/>
                <w:webHidden/>
              </w:rPr>
              <w:fldChar w:fldCharType="begin"/>
            </w:r>
            <w:r>
              <w:rPr>
                <w:noProof/>
                <w:webHidden/>
              </w:rPr>
              <w:instrText xml:space="preserve"> PAGEREF _Toc163566351 \h </w:instrText>
            </w:r>
            <w:r>
              <w:rPr>
                <w:noProof/>
                <w:webHidden/>
              </w:rPr>
            </w:r>
            <w:r>
              <w:rPr>
                <w:noProof/>
                <w:webHidden/>
              </w:rPr>
              <w:fldChar w:fldCharType="separate"/>
            </w:r>
            <w:r>
              <w:rPr>
                <w:noProof/>
                <w:webHidden/>
              </w:rPr>
              <w:t>13</w:t>
            </w:r>
            <w:r>
              <w:rPr>
                <w:noProof/>
                <w:webHidden/>
              </w:rPr>
              <w:fldChar w:fldCharType="end"/>
            </w:r>
          </w:hyperlink>
        </w:p>
        <w:p w14:paraId="435C2230" w14:textId="55D06CAE" w:rsidR="003C6440" w:rsidRDefault="003C6440">
          <w:pPr>
            <w:pStyle w:val="TOC3"/>
            <w:tabs>
              <w:tab w:val="right" w:leader="dot" w:pos="9016"/>
            </w:tabs>
            <w:rPr>
              <w:rFonts w:eastAsiaTheme="minorEastAsia"/>
              <w:noProof/>
              <w:sz w:val="24"/>
              <w:szCs w:val="24"/>
              <w:lang w:val="en-MU" w:eastAsia="en-GB"/>
            </w:rPr>
          </w:pPr>
          <w:hyperlink w:anchor="_Toc163566352" w:history="1">
            <w:r w:rsidRPr="00EE51FB">
              <w:rPr>
                <w:rStyle w:val="Hyperlink"/>
                <w:noProof/>
              </w:rPr>
              <w:t>Database</w:t>
            </w:r>
            <w:r>
              <w:rPr>
                <w:noProof/>
                <w:webHidden/>
              </w:rPr>
              <w:tab/>
            </w:r>
            <w:r>
              <w:rPr>
                <w:noProof/>
                <w:webHidden/>
              </w:rPr>
              <w:fldChar w:fldCharType="begin"/>
            </w:r>
            <w:r>
              <w:rPr>
                <w:noProof/>
                <w:webHidden/>
              </w:rPr>
              <w:instrText xml:space="preserve"> PAGEREF _Toc163566352 \h </w:instrText>
            </w:r>
            <w:r>
              <w:rPr>
                <w:noProof/>
                <w:webHidden/>
              </w:rPr>
            </w:r>
            <w:r>
              <w:rPr>
                <w:noProof/>
                <w:webHidden/>
              </w:rPr>
              <w:fldChar w:fldCharType="separate"/>
            </w:r>
            <w:r>
              <w:rPr>
                <w:noProof/>
                <w:webHidden/>
              </w:rPr>
              <w:t>13</w:t>
            </w:r>
            <w:r>
              <w:rPr>
                <w:noProof/>
                <w:webHidden/>
              </w:rPr>
              <w:fldChar w:fldCharType="end"/>
            </w:r>
          </w:hyperlink>
        </w:p>
        <w:p w14:paraId="40986640" w14:textId="4067CE6E" w:rsidR="003C6440" w:rsidRDefault="003C6440">
          <w:pPr>
            <w:pStyle w:val="TOC2"/>
            <w:tabs>
              <w:tab w:val="right" w:leader="dot" w:pos="9016"/>
            </w:tabs>
            <w:rPr>
              <w:rFonts w:eastAsiaTheme="minorEastAsia"/>
              <w:b w:val="0"/>
              <w:bCs w:val="0"/>
              <w:noProof/>
              <w:sz w:val="24"/>
              <w:szCs w:val="24"/>
              <w:lang w:val="en-MU" w:eastAsia="en-GB"/>
            </w:rPr>
          </w:pPr>
          <w:hyperlink w:anchor="_Toc163566353" w:history="1">
            <w:r w:rsidRPr="00EE51FB">
              <w:rPr>
                <w:rStyle w:val="Hyperlink"/>
                <w:noProof/>
              </w:rPr>
              <w:t>Application</w:t>
            </w:r>
            <w:r>
              <w:rPr>
                <w:noProof/>
                <w:webHidden/>
              </w:rPr>
              <w:tab/>
            </w:r>
            <w:r>
              <w:rPr>
                <w:noProof/>
                <w:webHidden/>
              </w:rPr>
              <w:fldChar w:fldCharType="begin"/>
            </w:r>
            <w:r>
              <w:rPr>
                <w:noProof/>
                <w:webHidden/>
              </w:rPr>
              <w:instrText xml:space="preserve"> PAGEREF _Toc163566353 \h </w:instrText>
            </w:r>
            <w:r>
              <w:rPr>
                <w:noProof/>
                <w:webHidden/>
              </w:rPr>
            </w:r>
            <w:r>
              <w:rPr>
                <w:noProof/>
                <w:webHidden/>
              </w:rPr>
              <w:fldChar w:fldCharType="separate"/>
            </w:r>
            <w:r>
              <w:rPr>
                <w:noProof/>
                <w:webHidden/>
              </w:rPr>
              <w:t>14</w:t>
            </w:r>
            <w:r>
              <w:rPr>
                <w:noProof/>
                <w:webHidden/>
              </w:rPr>
              <w:fldChar w:fldCharType="end"/>
            </w:r>
          </w:hyperlink>
        </w:p>
        <w:p w14:paraId="319784C9" w14:textId="3CF28781" w:rsidR="003C6440" w:rsidRDefault="003C6440">
          <w:pPr>
            <w:pStyle w:val="TOC3"/>
            <w:tabs>
              <w:tab w:val="right" w:leader="dot" w:pos="9016"/>
            </w:tabs>
            <w:rPr>
              <w:rFonts w:eastAsiaTheme="minorEastAsia"/>
              <w:noProof/>
              <w:sz w:val="24"/>
              <w:szCs w:val="24"/>
              <w:lang w:val="en-MU" w:eastAsia="en-GB"/>
            </w:rPr>
          </w:pPr>
          <w:hyperlink w:anchor="_Toc163566354" w:history="1">
            <w:r w:rsidRPr="00EE51FB">
              <w:rPr>
                <w:rStyle w:val="Hyperlink"/>
                <w:noProof/>
              </w:rPr>
              <w:t>Receipt upload for receipt extraction.</w:t>
            </w:r>
            <w:r>
              <w:rPr>
                <w:noProof/>
                <w:webHidden/>
              </w:rPr>
              <w:tab/>
            </w:r>
            <w:r>
              <w:rPr>
                <w:noProof/>
                <w:webHidden/>
              </w:rPr>
              <w:fldChar w:fldCharType="begin"/>
            </w:r>
            <w:r>
              <w:rPr>
                <w:noProof/>
                <w:webHidden/>
              </w:rPr>
              <w:instrText xml:space="preserve"> PAGEREF _Toc163566354 \h </w:instrText>
            </w:r>
            <w:r>
              <w:rPr>
                <w:noProof/>
                <w:webHidden/>
              </w:rPr>
            </w:r>
            <w:r>
              <w:rPr>
                <w:noProof/>
                <w:webHidden/>
              </w:rPr>
              <w:fldChar w:fldCharType="separate"/>
            </w:r>
            <w:r>
              <w:rPr>
                <w:noProof/>
                <w:webHidden/>
              </w:rPr>
              <w:t>14</w:t>
            </w:r>
            <w:r>
              <w:rPr>
                <w:noProof/>
                <w:webHidden/>
              </w:rPr>
              <w:fldChar w:fldCharType="end"/>
            </w:r>
          </w:hyperlink>
        </w:p>
        <w:p w14:paraId="1CCDDD33" w14:textId="6192D682" w:rsidR="003C6440" w:rsidRDefault="003C6440">
          <w:pPr>
            <w:pStyle w:val="TOC1"/>
            <w:tabs>
              <w:tab w:val="right" w:leader="dot" w:pos="9016"/>
            </w:tabs>
            <w:rPr>
              <w:rFonts w:eastAsiaTheme="minorEastAsia"/>
              <w:b w:val="0"/>
              <w:bCs w:val="0"/>
              <w:i w:val="0"/>
              <w:iCs w:val="0"/>
              <w:noProof/>
              <w:lang w:val="en-MU" w:eastAsia="en-GB"/>
            </w:rPr>
          </w:pPr>
          <w:hyperlink w:anchor="_Toc163566355" w:history="1">
            <w:r w:rsidRPr="00EE51FB">
              <w:rPr>
                <w:rStyle w:val="Hyperlink"/>
                <w:noProof/>
              </w:rPr>
              <w:t>Implementation</w:t>
            </w:r>
            <w:r>
              <w:rPr>
                <w:noProof/>
                <w:webHidden/>
              </w:rPr>
              <w:tab/>
            </w:r>
            <w:r>
              <w:rPr>
                <w:noProof/>
                <w:webHidden/>
              </w:rPr>
              <w:fldChar w:fldCharType="begin"/>
            </w:r>
            <w:r>
              <w:rPr>
                <w:noProof/>
                <w:webHidden/>
              </w:rPr>
              <w:instrText xml:space="preserve"> PAGEREF _Toc163566355 \h </w:instrText>
            </w:r>
            <w:r>
              <w:rPr>
                <w:noProof/>
                <w:webHidden/>
              </w:rPr>
            </w:r>
            <w:r>
              <w:rPr>
                <w:noProof/>
                <w:webHidden/>
              </w:rPr>
              <w:fldChar w:fldCharType="separate"/>
            </w:r>
            <w:r>
              <w:rPr>
                <w:noProof/>
                <w:webHidden/>
              </w:rPr>
              <w:t>14</w:t>
            </w:r>
            <w:r>
              <w:rPr>
                <w:noProof/>
                <w:webHidden/>
              </w:rPr>
              <w:fldChar w:fldCharType="end"/>
            </w:r>
          </w:hyperlink>
        </w:p>
        <w:p w14:paraId="20ABC0A0" w14:textId="1B3DF9BF" w:rsidR="003C6440" w:rsidRDefault="003C6440">
          <w:pPr>
            <w:pStyle w:val="TOC1"/>
            <w:tabs>
              <w:tab w:val="right" w:leader="dot" w:pos="9016"/>
            </w:tabs>
            <w:rPr>
              <w:rFonts w:eastAsiaTheme="minorEastAsia"/>
              <w:b w:val="0"/>
              <w:bCs w:val="0"/>
              <w:i w:val="0"/>
              <w:iCs w:val="0"/>
              <w:noProof/>
              <w:lang w:val="en-MU" w:eastAsia="en-GB"/>
            </w:rPr>
          </w:pPr>
          <w:hyperlink w:anchor="_Toc163566356" w:history="1">
            <w:r w:rsidRPr="00EE51FB">
              <w:rPr>
                <w:rStyle w:val="Hyperlink"/>
                <w:noProof/>
              </w:rPr>
              <w:t>Testing</w:t>
            </w:r>
            <w:r>
              <w:rPr>
                <w:noProof/>
                <w:webHidden/>
              </w:rPr>
              <w:tab/>
            </w:r>
            <w:r>
              <w:rPr>
                <w:noProof/>
                <w:webHidden/>
              </w:rPr>
              <w:fldChar w:fldCharType="begin"/>
            </w:r>
            <w:r>
              <w:rPr>
                <w:noProof/>
                <w:webHidden/>
              </w:rPr>
              <w:instrText xml:space="preserve"> PAGEREF _Toc163566356 \h </w:instrText>
            </w:r>
            <w:r>
              <w:rPr>
                <w:noProof/>
                <w:webHidden/>
              </w:rPr>
            </w:r>
            <w:r>
              <w:rPr>
                <w:noProof/>
                <w:webHidden/>
              </w:rPr>
              <w:fldChar w:fldCharType="separate"/>
            </w:r>
            <w:r>
              <w:rPr>
                <w:noProof/>
                <w:webHidden/>
              </w:rPr>
              <w:t>14</w:t>
            </w:r>
            <w:r>
              <w:rPr>
                <w:noProof/>
                <w:webHidden/>
              </w:rPr>
              <w:fldChar w:fldCharType="end"/>
            </w:r>
          </w:hyperlink>
        </w:p>
        <w:p w14:paraId="78097E75" w14:textId="2A0A42EF" w:rsidR="003C6440" w:rsidRDefault="003C6440">
          <w:pPr>
            <w:pStyle w:val="TOC1"/>
            <w:tabs>
              <w:tab w:val="right" w:leader="dot" w:pos="9016"/>
            </w:tabs>
            <w:rPr>
              <w:rFonts w:eastAsiaTheme="minorEastAsia"/>
              <w:b w:val="0"/>
              <w:bCs w:val="0"/>
              <w:i w:val="0"/>
              <w:iCs w:val="0"/>
              <w:noProof/>
              <w:lang w:val="en-MU" w:eastAsia="en-GB"/>
            </w:rPr>
          </w:pPr>
          <w:hyperlink w:anchor="_Toc163566357" w:history="1">
            <w:r w:rsidRPr="00EE51FB">
              <w:rPr>
                <w:rStyle w:val="Hyperlink"/>
                <w:noProof/>
              </w:rPr>
              <w:t>Result &amp; Analyzing</w:t>
            </w:r>
            <w:r>
              <w:rPr>
                <w:noProof/>
                <w:webHidden/>
              </w:rPr>
              <w:tab/>
            </w:r>
            <w:r>
              <w:rPr>
                <w:noProof/>
                <w:webHidden/>
              </w:rPr>
              <w:fldChar w:fldCharType="begin"/>
            </w:r>
            <w:r>
              <w:rPr>
                <w:noProof/>
                <w:webHidden/>
              </w:rPr>
              <w:instrText xml:space="preserve"> PAGEREF _Toc163566357 \h </w:instrText>
            </w:r>
            <w:r>
              <w:rPr>
                <w:noProof/>
                <w:webHidden/>
              </w:rPr>
            </w:r>
            <w:r>
              <w:rPr>
                <w:noProof/>
                <w:webHidden/>
              </w:rPr>
              <w:fldChar w:fldCharType="separate"/>
            </w:r>
            <w:r>
              <w:rPr>
                <w:noProof/>
                <w:webHidden/>
              </w:rPr>
              <w:t>14</w:t>
            </w:r>
            <w:r>
              <w:rPr>
                <w:noProof/>
                <w:webHidden/>
              </w:rPr>
              <w:fldChar w:fldCharType="end"/>
            </w:r>
          </w:hyperlink>
        </w:p>
        <w:p w14:paraId="1F454185" w14:textId="0225CDF4" w:rsidR="003C6440" w:rsidRDefault="003C6440">
          <w:pPr>
            <w:pStyle w:val="TOC1"/>
            <w:tabs>
              <w:tab w:val="right" w:leader="dot" w:pos="9016"/>
            </w:tabs>
            <w:rPr>
              <w:rFonts w:eastAsiaTheme="minorEastAsia"/>
              <w:b w:val="0"/>
              <w:bCs w:val="0"/>
              <w:i w:val="0"/>
              <w:iCs w:val="0"/>
              <w:noProof/>
              <w:lang w:val="en-MU" w:eastAsia="en-GB"/>
            </w:rPr>
          </w:pPr>
          <w:hyperlink w:anchor="_Toc163566358" w:history="1">
            <w:r w:rsidRPr="00EE51FB">
              <w:rPr>
                <w:rStyle w:val="Hyperlink"/>
                <w:noProof/>
              </w:rPr>
              <w:t>Conclusion</w:t>
            </w:r>
            <w:r>
              <w:rPr>
                <w:noProof/>
                <w:webHidden/>
              </w:rPr>
              <w:tab/>
            </w:r>
            <w:r>
              <w:rPr>
                <w:noProof/>
                <w:webHidden/>
              </w:rPr>
              <w:fldChar w:fldCharType="begin"/>
            </w:r>
            <w:r>
              <w:rPr>
                <w:noProof/>
                <w:webHidden/>
              </w:rPr>
              <w:instrText xml:space="preserve"> PAGEREF _Toc163566358 \h </w:instrText>
            </w:r>
            <w:r>
              <w:rPr>
                <w:noProof/>
                <w:webHidden/>
              </w:rPr>
            </w:r>
            <w:r>
              <w:rPr>
                <w:noProof/>
                <w:webHidden/>
              </w:rPr>
              <w:fldChar w:fldCharType="separate"/>
            </w:r>
            <w:r>
              <w:rPr>
                <w:noProof/>
                <w:webHidden/>
              </w:rPr>
              <w:t>14</w:t>
            </w:r>
            <w:r>
              <w:rPr>
                <w:noProof/>
                <w:webHidden/>
              </w:rPr>
              <w:fldChar w:fldCharType="end"/>
            </w:r>
          </w:hyperlink>
        </w:p>
        <w:p w14:paraId="44DF51F1" w14:textId="3EEF5E43" w:rsidR="00926667" w:rsidRDefault="00926667">
          <w:r>
            <w:rPr>
              <w:b/>
              <w:bCs/>
              <w:noProof/>
            </w:rPr>
            <w:fldChar w:fldCharType="end"/>
          </w:r>
        </w:p>
      </w:sdtContent>
    </w:sdt>
    <w:p w14:paraId="3F0573B6" w14:textId="77777777" w:rsidR="00926667" w:rsidRDefault="00926667" w:rsidP="00FB4440">
      <w:pPr>
        <w:pStyle w:val="Heading1"/>
      </w:pPr>
    </w:p>
    <w:p w14:paraId="6AA49A11" w14:textId="77777777" w:rsidR="00926667" w:rsidRDefault="00926667" w:rsidP="00926667"/>
    <w:p w14:paraId="65D41CC5" w14:textId="77777777" w:rsidR="00926667" w:rsidRDefault="00926667" w:rsidP="00926667"/>
    <w:p w14:paraId="1A6A34AA" w14:textId="77777777" w:rsidR="00926667" w:rsidRDefault="00926667" w:rsidP="00926667"/>
    <w:p w14:paraId="12E5CE6B" w14:textId="77777777" w:rsidR="00926667" w:rsidRDefault="00926667" w:rsidP="00926667"/>
    <w:p w14:paraId="1C972236" w14:textId="77777777" w:rsidR="00926667" w:rsidRDefault="00926667" w:rsidP="00926667"/>
    <w:p w14:paraId="48886872" w14:textId="77777777" w:rsidR="00926667" w:rsidRDefault="00926667" w:rsidP="00926667"/>
    <w:p w14:paraId="092432AB" w14:textId="77777777" w:rsidR="00926667" w:rsidRDefault="00926667" w:rsidP="00926667"/>
    <w:p w14:paraId="5FDC46F4" w14:textId="77777777" w:rsidR="00926667" w:rsidRDefault="00926667" w:rsidP="00926667"/>
    <w:p w14:paraId="2957D2AA" w14:textId="77777777" w:rsidR="00926667" w:rsidRDefault="00926667" w:rsidP="00926667"/>
    <w:p w14:paraId="44D41572" w14:textId="77777777" w:rsidR="00926667" w:rsidRDefault="00926667" w:rsidP="00926667"/>
    <w:p w14:paraId="24551C18" w14:textId="77777777" w:rsidR="00DE7541" w:rsidRDefault="00DE7541" w:rsidP="00926667"/>
    <w:p w14:paraId="1F675E11" w14:textId="77777777" w:rsidR="00DE7541" w:rsidRDefault="00DE7541" w:rsidP="00926667"/>
    <w:p w14:paraId="681CC976" w14:textId="77777777" w:rsidR="00DE7541" w:rsidRPr="00926667" w:rsidRDefault="00DE7541" w:rsidP="00926667"/>
    <w:p w14:paraId="03ECCD7C" w14:textId="1EDDD372" w:rsidR="00CE28E3" w:rsidRDefault="00FB4440" w:rsidP="00FB4440">
      <w:pPr>
        <w:pStyle w:val="Heading1"/>
      </w:pPr>
      <w:bookmarkStart w:id="0" w:name="_Toc163566328"/>
      <w:r>
        <w:t>Abstract</w:t>
      </w:r>
      <w:bookmarkEnd w:id="0"/>
    </w:p>
    <w:p w14:paraId="2FC636CB" w14:textId="7E45E56E" w:rsidR="00BB6449" w:rsidRDefault="00FB4440" w:rsidP="00FB7F95">
      <w:pPr>
        <w:pStyle w:val="Heading1"/>
      </w:pPr>
      <w:bookmarkStart w:id="1" w:name="_Toc163566329"/>
      <w:r>
        <w:t>Introduction</w:t>
      </w:r>
      <w:bookmarkEnd w:id="1"/>
    </w:p>
    <w:p w14:paraId="42A071B7" w14:textId="6F6801CC" w:rsidR="00BB6449" w:rsidRPr="00BB6449" w:rsidRDefault="00BB6449" w:rsidP="00BB6449">
      <w:pPr>
        <w:pStyle w:val="Heading2"/>
      </w:pPr>
      <w:bookmarkStart w:id="2" w:name="_Toc163566330"/>
      <w:r>
        <w:t>Problem statement</w:t>
      </w:r>
      <w:bookmarkEnd w:id="2"/>
    </w:p>
    <w:p w14:paraId="6D2830E3" w14:textId="4C86D5F1" w:rsidR="002F69EA" w:rsidRDefault="002F69EA" w:rsidP="002F69EA">
      <w:r w:rsidRPr="66BC43F4">
        <w:t xml:space="preserve">This project of ‘smart receipt management and Extraction’ aim to enhance the efficiency of company accounting process, which </w:t>
      </w:r>
      <w:r w:rsidR="00BA230E">
        <w:t>“</w:t>
      </w:r>
      <w:r w:rsidR="00BA230E" w:rsidRPr="008F2A15">
        <w:t>plays a significant role in the effective management process</w:t>
      </w:r>
      <w:r w:rsidR="00BA230E">
        <w:t xml:space="preserve">” </w:t>
      </w:r>
      <w:r w:rsidR="00BA230E">
        <w:fldChar w:fldCharType="begin"/>
      </w:r>
      <w:r w:rsidR="00C821DB">
        <w:instrText xml:space="preserve"> ADDIN ZOTERO_ITEM CSL_CITATION {"citationID":"ib0WogCv","properties":{"formattedCitation":"(Alabdullah, 2019)","plainCitation":"(Alabdullah, 2019)","noteIndex":0},"citationItems":[{"id":"6HtUMFcu/quLKEVEK","uris":["http://zotero.org/users/local/P24rKYTG/items/JYT6PYDY"],"itemData":{"id":56,"type":"article-journal","container-title":"Australasian Accounting, Business and Finance Journal","DOI":"10.14453/aabfj.v13i4.8","ISSN":"1834-2019","issue":"4","page":"100-118","title":"Management Accounting and Service Companies' Performance: Research in Emerging Economies","title-short":"Management Accounting and Service Companies' Performance","volume":"13","author":[{"family":"Alabdullah","given":"Tariq"}],"issued":{"date-parts":[["2019",12,15]]}}}],"schema":"https://github.com/citation-style-language/schema/raw/master/csl-citation.json"} </w:instrText>
      </w:r>
      <w:r w:rsidR="00BA230E">
        <w:fldChar w:fldCharType="separate"/>
      </w:r>
      <w:r w:rsidR="00BA230E" w:rsidRPr="00AA59DE">
        <w:rPr>
          <w:rFonts w:ascii="Calibri" w:hAnsi="Calibri" w:cs="Calibri"/>
        </w:rPr>
        <w:t>(</w:t>
      </w:r>
      <w:bookmarkStart w:id="3" w:name="_Int_YeAHtIX3"/>
      <w:r w:rsidR="00BA230E" w:rsidRPr="00AA59DE">
        <w:rPr>
          <w:rFonts w:ascii="Calibri" w:hAnsi="Calibri" w:cs="Calibri"/>
        </w:rPr>
        <w:t>Alabdullah</w:t>
      </w:r>
      <w:bookmarkEnd w:id="3"/>
      <w:r w:rsidR="00BA230E" w:rsidRPr="00AA59DE">
        <w:rPr>
          <w:rFonts w:ascii="Calibri" w:hAnsi="Calibri" w:cs="Calibri"/>
        </w:rPr>
        <w:t>, 2019)</w:t>
      </w:r>
      <w:r w:rsidR="00BA230E">
        <w:fldChar w:fldCharType="end"/>
      </w:r>
      <w:r w:rsidRPr="66BC43F4">
        <w:t>.</w:t>
      </w:r>
      <w:r w:rsidR="00123A6D" w:rsidRPr="66BC43F4">
        <w:t xml:space="preserve"> </w:t>
      </w:r>
      <w:r w:rsidR="00AE1399" w:rsidRPr="66BC43F4">
        <w:t xml:space="preserve">A big part of this accounting process </w:t>
      </w:r>
      <w:r w:rsidR="000E5717" w:rsidRPr="66BC43F4">
        <w:t>consists</w:t>
      </w:r>
      <w:r w:rsidR="00AE1399" w:rsidRPr="66BC43F4">
        <w:t xml:space="preserve"> of the logging </w:t>
      </w:r>
      <w:r w:rsidR="004B1BF9" w:rsidRPr="66BC43F4">
        <w:t xml:space="preserve">of varied expenses </w:t>
      </w:r>
      <w:r w:rsidR="00AE580B" w:rsidRPr="66BC43F4">
        <w:t xml:space="preserve">and for numerous </w:t>
      </w:r>
      <w:r w:rsidR="00E03113" w:rsidRPr="66BC43F4">
        <w:t>raisons</w:t>
      </w:r>
      <w:r w:rsidR="00AE580B" w:rsidRPr="66BC43F4">
        <w:t xml:space="preserve"> has been a manual </w:t>
      </w:r>
      <w:r w:rsidR="007C65E0" w:rsidRPr="66BC43F4">
        <w:t>process.</w:t>
      </w:r>
      <w:r w:rsidR="000E5717" w:rsidRPr="66BC43F4">
        <w:t xml:space="preserve"> Such a repetitive </w:t>
      </w:r>
      <w:r w:rsidR="00E03113" w:rsidRPr="66BC43F4">
        <w:t xml:space="preserve">has </w:t>
      </w:r>
      <w:r w:rsidR="00F02595" w:rsidRPr="66BC43F4">
        <w:t xml:space="preserve">always </w:t>
      </w:r>
      <w:r w:rsidR="00A26332" w:rsidRPr="66BC43F4">
        <w:t>require a significant amount of time and energy</w:t>
      </w:r>
      <w:r w:rsidR="006F7B89" w:rsidRPr="66BC43F4">
        <w:t>. Therefore, this project has for p</w:t>
      </w:r>
      <w:r w:rsidR="00F17436" w:rsidRPr="66BC43F4">
        <w:t xml:space="preserve">urpose to </w:t>
      </w:r>
      <w:r w:rsidR="00C7092E" w:rsidRPr="66BC43F4">
        <w:t>develop</w:t>
      </w:r>
      <w:r w:rsidR="00F17436" w:rsidRPr="66BC43F4">
        <w:t xml:space="preserve"> a </w:t>
      </w:r>
      <w:r w:rsidR="006B0ACA" w:rsidRPr="66BC43F4">
        <w:t xml:space="preserve">solution to the </w:t>
      </w:r>
      <w:r w:rsidR="00C7092E" w:rsidRPr="66BC43F4">
        <w:t>problematic:</w:t>
      </w:r>
      <w:r w:rsidR="006B0ACA" w:rsidRPr="66BC43F4">
        <w:t xml:space="preserve"> </w:t>
      </w:r>
      <w:r w:rsidR="00202BCD" w:rsidRPr="66BC43F4">
        <w:t xml:space="preserve">How </w:t>
      </w:r>
      <w:r w:rsidR="00B551E9" w:rsidRPr="66BC43F4">
        <w:t xml:space="preserve">to facilitate </w:t>
      </w:r>
      <w:r w:rsidR="00CF798D" w:rsidRPr="66BC43F4">
        <w:t xml:space="preserve">the receipt logging </w:t>
      </w:r>
      <w:r w:rsidR="00C7092E" w:rsidRPr="66BC43F4">
        <w:t>process?</w:t>
      </w:r>
    </w:p>
    <w:p w14:paraId="23CF8BC8" w14:textId="77777777" w:rsidR="002C138D" w:rsidRDefault="002C138D" w:rsidP="002F69EA"/>
    <w:p w14:paraId="605C3318" w14:textId="2BA5F70B" w:rsidR="002C138D" w:rsidRDefault="002C138D" w:rsidP="000F3550">
      <w:pPr>
        <w:pStyle w:val="Heading2"/>
      </w:pPr>
      <w:bookmarkStart w:id="4" w:name="_Toc163566331"/>
      <w:r>
        <w:t>Background</w:t>
      </w:r>
      <w:bookmarkEnd w:id="4"/>
    </w:p>
    <w:p w14:paraId="712F2F0D" w14:textId="0901A523" w:rsidR="00FB4440" w:rsidRDefault="008C7335" w:rsidP="00FB4440">
      <w:r>
        <w:t xml:space="preserve">Has said </w:t>
      </w:r>
      <w:r w:rsidR="000E0CBF">
        <w:t>while elaborating the process statement</w:t>
      </w:r>
      <w:r w:rsidR="00170D11">
        <w:t xml:space="preserve">, </w:t>
      </w:r>
      <w:r w:rsidR="00FA2C7F">
        <w:t xml:space="preserve">the purpose of this project is to </w:t>
      </w:r>
      <w:r w:rsidR="006B1365">
        <w:t>facilitate the logging of receipt</w:t>
      </w:r>
      <w:r w:rsidR="00097A63">
        <w:t xml:space="preserve">. </w:t>
      </w:r>
      <w:r w:rsidR="00FB5CE1">
        <w:t xml:space="preserve"> This problematic come from </w:t>
      </w:r>
      <w:r w:rsidR="00CF1B6D">
        <w:t>t</w:t>
      </w:r>
      <w:r w:rsidR="00B726AE">
        <w:t xml:space="preserve">he different </w:t>
      </w:r>
      <w:r w:rsidR="005F1048">
        <w:t>impacts</w:t>
      </w:r>
      <w:r w:rsidR="00B726AE">
        <w:t xml:space="preserve"> of this manual receipt logging</w:t>
      </w:r>
      <w:r w:rsidR="007541C4">
        <w:t xml:space="preserve"> task</w:t>
      </w:r>
      <w:r w:rsidR="005F1048">
        <w:t>,</w:t>
      </w:r>
      <w:r w:rsidR="004372D1">
        <w:t xml:space="preserve"> has said before it </w:t>
      </w:r>
      <w:r w:rsidR="00674779">
        <w:t>requires</w:t>
      </w:r>
      <w:r w:rsidR="004372D1">
        <w:t xml:space="preserve"> </w:t>
      </w:r>
      <w:r w:rsidR="007D71E1">
        <w:t>humans’</w:t>
      </w:r>
      <w:r w:rsidR="007829DE">
        <w:t xml:space="preserve"> action to </w:t>
      </w:r>
      <w:r w:rsidR="00F405A5">
        <w:t>log the different receipt one by one using a lot of time and energy</w:t>
      </w:r>
      <w:r w:rsidR="000905AD">
        <w:t xml:space="preserve">, automating this process could considerably assist the users </w:t>
      </w:r>
      <w:r w:rsidR="00674779">
        <w:t>in this task</w:t>
      </w:r>
      <w:r w:rsidR="00E9429B">
        <w:t xml:space="preserve">, </w:t>
      </w:r>
      <w:r w:rsidR="00D431B3">
        <w:t xml:space="preserve">leading to a </w:t>
      </w:r>
      <w:r w:rsidR="00596533">
        <w:t>digitalization</w:t>
      </w:r>
      <w:r w:rsidR="00D431B3">
        <w:t xml:space="preserve"> of </w:t>
      </w:r>
      <w:r w:rsidR="00596533">
        <w:t>this task and logging</w:t>
      </w:r>
      <w:r w:rsidR="00674779">
        <w:t xml:space="preserve">. Some </w:t>
      </w:r>
      <w:r w:rsidR="007D71E1">
        <w:t>solution already exists</w:t>
      </w:r>
      <w:r w:rsidR="00230E00">
        <w:t xml:space="preserve"> in the </w:t>
      </w:r>
      <w:r w:rsidR="006F33A6">
        <w:t>market</w:t>
      </w:r>
      <w:r w:rsidR="007D71E1">
        <w:t xml:space="preserve"> such </w:t>
      </w:r>
      <w:r w:rsidR="002F106B">
        <w:t xml:space="preserve">has “Recipator AI” </w:t>
      </w:r>
      <w:r w:rsidR="002F106B">
        <w:fldChar w:fldCharType="begin"/>
      </w:r>
      <w:r w:rsidR="00C821DB">
        <w:instrText xml:space="preserve"> ADDIN ZOTERO_ITEM CSL_CITATION {"citationID":"epYFlPj1","properties":{"formattedCitation":"(AI, no date)","plainCitation":"(AI, no date)","noteIndex":0},"citationItems":[{"id":"6HtUMFcu/KQjfWifM","uris":["http://zotero.org/users/local/P24rKYTG/items/VICEN7XX"],"itemData":{"id":59,"type":"webpage","abstract":"AI-powered tool for automated receipt extraction from emails. Streamlines expense tracking, integrates with management systems, simplifies tax prep.","container-title":"Receiptor AI","language":"en","title":"Receiptor AI","URL":"https://receiptor.ai/","author":[{"family":"AI","given":"Receiptor"}],"accessed":{"date-parts":[["2023",10,30]]}}}],"schema":"https://github.com/citation-style-language/schema/raw/master/csl-citation.json"} </w:instrText>
      </w:r>
      <w:r w:rsidR="002F106B">
        <w:fldChar w:fldCharType="separate"/>
      </w:r>
      <w:r w:rsidR="002F106B" w:rsidRPr="009B0FBD">
        <w:rPr>
          <w:rFonts w:ascii="Calibri" w:hAnsi="Calibri" w:cs="Calibri"/>
        </w:rPr>
        <w:t>(AI, no date)</w:t>
      </w:r>
      <w:r w:rsidR="002F106B">
        <w:fldChar w:fldCharType="end"/>
      </w:r>
      <w:r w:rsidR="002F106B">
        <w:t xml:space="preserve"> or “</w:t>
      </w:r>
      <w:bookmarkStart w:id="5" w:name="_Int_ySTMuvF4"/>
      <w:r w:rsidR="002F106B">
        <w:t>Veryfi</w:t>
      </w:r>
      <w:bookmarkEnd w:id="5"/>
      <w:r w:rsidR="002F106B">
        <w:t xml:space="preserve">” </w:t>
      </w:r>
      <w:r w:rsidR="002F106B">
        <w:fldChar w:fldCharType="begin"/>
      </w:r>
      <w:r w:rsidR="00C821DB">
        <w:instrText xml:space="preserve"> ADDIN ZOTERO_ITEM CSL_CITATION {"citationID":"KxqPIzLu","properties":{"formattedCitation":"({\\i{}Transform Documents into Actionable Data in Seconds using Veryfi OCR API}, no date)","plainCitation":"(Transform Documents into Actionable Data in Seconds using Veryfi OCR API, no date)","noteIndex":0},"citationItems":[{"id":"6HtUMFcu/oVMMTzQ3","uris":["http://zotero.org/users/local/P24rKYTG/items/84HZ7K3Z"],"itemData":{"id":61,"type":"webpage","abstract":"OCR APIs and Mobile SDKs to securely capture, extract, categorize and transform bills, invoices, receipts (SKUs), W2s, into standardized JSON with Level 3 data giving your app and customers superpowers.","container-title":"Veryfi","language":"en","title":"Transform Documents into Actionable Data in Seconds using Veryfi OCR API","URL":"https://www.veryfi.com/","accessed":{"date-parts":[["2023",10,30]]}}}],"schema":"https://github.com/citation-style-language/schema/raw/master/csl-citation.json"} </w:instrText>
      </w:r>
      <w:r w:rsidR="002F106B">
        <w:fldChar w:fldCharType="separate"/>
      </w:r>
      <w:r w:rsidR="002F106B" w:rsidRPr="0048659D">
        <w:rPr>
          <w:rFonts w:ascii="Calibri" w:hAnsi="Calibri" w:cs="Calibri"/>
          <w:kern w:val="0"/>
        </w:rPr>
        <w:t>(</w:t>
      </w:r>
      <w:r w:rsidR="002F106B" w:rsidRPr="0048659D">
        <w:rPr>
          <w:rFonts w:ascii="Calibri" w:hAnsi="Calibri" w:cs="Calibri"/>
          <w:i/>
          <w:iCs/>
          <w:kern w:val="0"/>
        </w:rPr>
        <w:t>Transform Documents into Actionable Data in Seconds using Veryfi OCR API</w:t>
      </w:r>
      <w:r w:rsidR="002F106B" w:rsidRPr="0048659D">
        <w:rPr>
          <w:rFonts w:ascii="Calibri" w:hAnsi="Calibri" w:cs="Calibri"/>
          <w:kern w:val="0"/>
        </w:rPr>
        <w:t>, no date)</w:t>
      </w:r>
      <w:r w:rsidR="002F106B">
        <w:fldChar w:fldCharType="end"/>
      </w:r>
      <w:r w:rsidR="00230E00">
        <w:t xml:space="preserve"> but are limited in function</w:t>
      </w:r>
      <w:r w:rsidR="00FC2FDC">
        <w:t xml:space="preserve">alities </w:t>
      </w:r>
      <w:r w:rsidR="00FA2B39">
        <w:t>not adapted to the Mauritians market</w:t>
      </w:r>
      <w:r w:rsidR="00F84EC9">
        <w:t xml:space="preserve">, lacking easy to use </w:t>
      </w:r>
      <w:r w:rsidR="006F33A6">
        <w:t xml:space="preserve">system. More other, </w:t>
      </w:r>
      <w:r w:rsidR="008E396C">
        <w:t>digitalize</w:t>
      </w:r>
      <w:r w:rsidR="007710D6">
        <w:t xml:space="preserve"> the process of receipt handling </w:t>
      </w:r>
      <w:r w:rsidR="002830CB">
        <w:t>is a</w:t>
      </w:r>
      <w:r w:rsidR="00970BA3">
        <w:t xml:space="preserve">lso providing a </w:t>
      </w:r>
      <w:r w:rsidR="00533844">
        <w:t xml:space="preserve">more </w:t>
      </w:r>
      <w:r w:rsidR="008E396C">
        <w:t>ecologic</w:t>
      </w:r>
      <w:r w:rsidR="00533844">
        <w:t xml:space="preserve"> move by reducing the </w:t>
      </w:r>
      <w:r w:rsidR="008E396C">
        <w:t>ecologic</w:t>
      </w:r>
      <w:r w:rsidR="009109ED">
        <w:t xml:space="preserve"> impact from th</w:t>
      </w:r>
      <w:r w:rsidR="008817E5">
        <w:t>is task which produce a high amount of paper waste and</w:t>
      </w:r>
      <w:r w:rsidR="00BB2117">
        <w:t xml:space="preserve"> business carbon footprint.</w:t>
      </w:r>
      <w:r w:rsidR="00137976">
        <w:t xml:space="preserve"> In summary, </w:t>
      </w:r>
      <w:r w:rsidR="00EC4085">
        <w:t>this</w:t>
      </w:r>
      <w:r w:rsidR="00F041F2">
        <w:t xml:space="preserve"> </w:t>
      </w:r>
      <w:r w:rsidR="00EC4085">
        <w:t xml:space="preserve">project aims to tackle </w:t>
      </w:r>
      <w:r w:rsidR="00A33F15">
        <w:t>the</w:t>
      </w:r>
      <w:r w:rsidR="00F041F2">
        <w:t xml:space="preserve"> </w:t>
      </w:r>
      <w:r w:rsidR="00A33F15">
        <w:t>specific task of handling</w:t>
      </w:r>
      <w:r w:rsidR="000D1B1C">
        <w:t xml:space="preserve"> and managing</w:t>
      </w:r>
      <w:r w:rsidR="00A33F15">
        <w:t xml:space="preserve"> </w:t>
      </w:r>
      <w:r w:rsidR="00F041F2">
        <w:t>receipt</w:t>
      </w:r>
      <w:r w:rsidR="00BE649C">
        <w:t xml:space="preserve"> through a user-friendly</w:t>
      </w:r>
      <w:r w:rsidR="00115C46">
        <w:t xml:space="preserve"> system using the latest state</w:t>
      </w:r>
      <w:r w:rsidR="00F323CB">
        <w:t>-of-the-art technologies.</w:t>
      </w:r>
      <w:r w:rsidR="00F041F2">
        <w:t xml:space="preserve"> </w:t>
      </w:r>
    </w:p>
    <w:p w14:paraId="20FCBE65" w14:textId="77777777" w:rsidR="00C02AC4" w:rsidRDefault="00C02AC4" w:rsidP="00FB4440"/>
    <w:p w14:paraId="58041FC6" w14:textId="77777777" w:rsidR="00C02AC4" w:rsidRDefault="00C02AC4" w:rsidP="00FB4440"/>
    <w:p w14:paraId="1109B8C6" w14:textId="626F7403" w:rsidR="00C02AC4" w:rsidRDefault="00C02AC4" w:rsidP="00C02AC4">
      <w:pPr>
        <w:pStyle w:val="Heading2"/>
      </w:pPr>
      <w:bookmarkStart w:id="6" w:name="_Toc163566332"/>
      <w:r>
        <w:lastRenderedPageBreak/>
        <w:t>Aims</w:t>
      </w:r>
      <w:bookmarkEnd w:id="6"/>
    </w:p>
    <w:p w14:paraId="01ADA637" w14:textId="37CEDEF8" w:rsidR="00A862FC" w:rsidRPr="007622F8" w:rsidRDefault="00A862FC" w:rsidP="00A862FC">
      <w:r w:rsidRPr="007622F8">
        <w:t>Th</w:t>
      </w:r>
      <w:r>
        <w:t>is</w:t>
      </w:r>
      <w:r w:rsidRPr="007622F8">
        <w:t xml:space="preserve"> project</w:t>
      </w:r>
      <w:r>
        <w:t xml:space="preserve"> of</w:t>
      </w:r>
      <w:r w:rsidRPr="007622F8">
        <w:t xml:space="preserve"> “Smart Receipt Management and Extraction” system is designed to streamline and simplify the repetitive and time consuming of handling, organizing and informatize receipt, whether physical or digital. Therefore, the primary purpose of this project is to serve a comprehensive receipt extraction and management</w:t>
      </w:r>
      <w:r w:rsidR="00812E75">
        <w:t xml:space="preserve"> system</w:t>
      </w:r>
      <w:r w:rsidRPr="007622F8">
        <w:t xml:space="preserve">, offering the user </w:t>
      </w:r>
      <w:r w:rsidR="00573543">
        <w:t xml:space="preserve">a set of feature </w:t>
      </w:r>
      <w:r w:rsidR="0062412F">
        <w:t>leading to a user friendly user-interface</w:t>
      </w:r>
      <w:r w:rsidRPr="007622F8">
        <w:t>.</w:t>
      </w:r>
    </w:p>
    <w:p w14:paraId="1CA0B997" w14:textId="77777777" w:rsidR="00C02AC4" w:rsidRDefault="00C02AC4" w:rsidP="00FB4440"/>
    <w:p w14:paraId="0A83875A" w14:textId="77777777" w:rsidR="00140CAD" w:rsidRDefault="00C02AC4" w:rsidP="00140CAD">
      <w:pPr>
        <w:pStyle w:val="Heading2"/>
      </w:pPr>
      <w:bookmarkStart w:id="7" w:name="_Toc163566333"/>
      <w:commentRangeStart w:id="8"/>
      <w:r>
        <w:t>Objectives</w:t>
      </w:r>
      <w:bookmarkEnd w:id="7"/>
      <w:r>
        <w:t xml:space="preserve"> </w:t>
      </w:r>
    </w:p>
    <w:p w14:paraId="6CA98D04" w14:textId="77777777" w:rsidR="00140CAD" w:rsidRDefault="00140CAD" w:rsidP="00140CAD"/>
    <w:p w14:paraId="211CF5C9" w14:textId="40745696" w:rsidR="00140CAD" w:rsidRPr="004D1B99" w:rsidRDefault="00E96A84" w:rsidP="00140CAD">
      <w:pPr>
        <w:rPr>
          <w:u w:val="single"/>
        </w:rPr>
      </w:pPr>
      <w:r w:rsidRPr="004D1B99">
        <w:rPr>
          <w:u w:val="single"/>
        </w:rPr>
        <w:t>Literature Review</w:t>
      </w:r>
    </w:p>
    <w:p w14:paraId="03A4FC37" w14:textId="5A598497" w:rsidR="00140CAD" w:rsidRDefault="004D1B99" w:rsidP="00140CAD">
      <w:r>
        <w:t xml:space="preserve">Gather the similar project and research paper </w:t>
      </w:r>
      <w:r w:rsidR="00546CAB">
        <w:t>to</w:t>
      </w:r>
      <w:r>
        <w:t xml:space="preserve"> </w:t>
      </w:r>
      <w:r w:rsidR="00546CAB">
        <w:t>retrieve</w:t>
      </w:r>
      <w:r w:rsidR="005118A5">
        <w:t xml:space="preserve"> the possible technoilogies </w:t>
      </w:r>
      <w:r w:rsidR="00F40C3C">
        <w:t>that can</w:t>
      </w:r>
      <w:r w:rsidR="005118A5">
        <w:t xml:space="preserve"> used with their advantage and disadvantages</w:t>
      </w:r>
      <w:r w:rsidR="00F40C3C">
        <w:t xml:space="preserve"> </w:t>
      </w:r>
      <w:r w:rsidR="00546CAB">
        <w:t>to</w:t>
      </w:r>
      <w:r w:rsidR="00F40C3C">
        <w:t xml:space="preserve"> </w:t>
      </w:r>
      <w:r w:rsidR="00516B10">
        <w:t>us</w:t>
      </w:r>
      <w:r w:rsidR="00E10097">
        <w:t xml:space="preserve">e appropriate </w:t>
      </w:r>
      <w:r w:rsidR="004D4ACE">
        <w:t xml:space="preserve">state-of-the-art </w:t>
      </w:r>
      <w:r w:rsidR="00E10097">
        <w:t>technologies for the different elements of the system</w:t>
      </w:r>
      <w:r w:rsidR="0096641D">
        <w:t>.</w:t>
      </w:r>
    </w:p>
    <w:p w14:paraId="2FF40FA6" w14:textId="77777777" w:rsidR="001A31C6" w:rsidRDefault="001A31C6" w:rsidP="00140CAD"/>
    <w:p w14:paraId="147AFFA1" w14:textId="5D7C1682" w:rsidR="001A31C6" w:rsidRPr="00477522" w:rsidRDefault="00477522" w:rsidP="00140CAD">
      <w:pPr>
        <w:rPr>
          <w:u w:val="single"/>
        </w:rPr>
      </w:pPr>
      <w:r w:rsidRPr="00477522">
        <w:rPr>
          <w:u w:val="single"/>
        </w:rPr>
        <w:t>Receipt extraction model</w:t>
      </w:r>
    </w:p>
    <w:p w14:paraId="19A98D89" w14:textId="27508CBE" w:rsidR="0096641D" w:rsidRDefault="000D6308" w:rsidP="00140CAD">
      <w:r>
        <w:t xml:space="preserve">Develop </w:t>
      </w:r>
      <w:r w:rsidR="00B15151">
        <w:t>an receipt</w:t>
      </w:r>
      <w:r w:rsidR="00531778">
        <w:t xml:space="preserve"> extraction model </w:t>
      </w:r>
      <w:r w:rsidR="00B15151">
        <w:t xml:space="preserve">which </w:t>
      </w:r>
      <w:r w:rsidR="00531778">
        <w:t>will</w:t>
      </w:r>
      <w:r w:rsidR="00581D90">
        <w:t xml:space="preserve"> be use</w:t>
      </w:r>
      <w:r w:rsidR="00127CB4">
        <w:t xml:space="preserve"> to efficiantly extract</w:t>
      </w:r>
      <w:r w:rsidR="00395205">
        <w:t xml:space="preserve"> the data out of the </w:t>
      </w:r>
      <w:r w:rsidR="009D1A92">
        <w:t>receipt</w:t>
      </w:r>
      <w:r w:rsidR="00395205">
        <w:t>, offering</w:t>
      </w:r>
      <w:r w:rsidR="009D1A92">
        <w:t xml:space="preserve"> to the user</w:t>
      </w:r>
      <w:r w:rsidR="00395205">
        <w:t xml:space="preserve"> </w:t>
      </w:r>
      <w:r w:rsidR="00307645">
        <w:t>the wanted</w:t>
      </w:r>
      <w:r w:rsidR="009D1A92">
        <w:t xml:space="preserve"> receipt extraction</w:t>
      </w:r>
      <w:r w:rsidR="00307645">
        <w:t xml:space="preserve"> automation</w:t>
      </w:r>
      <w:r w:rsidR="00B15151">
        <w:t xml:space="preserve"> to facilitate the receipt logging.</w:t>
      </w:r>
    </w:p>
    <w:p w14:paraId="31310CAA" w14:textId="77777777" w:rsidR="00477522" w:rsidRDefault="00477522" w:rsidP="00140CAD"/>
    <w:p w14:paraId="6FBDF188" w14:textId="58286B76" w:rsidR="0096641D" w:rsidRDefault="00477522" w:rsidP="00140CAD">
      <w:pPr>
        <w:rPr>
          <w:u w:val="single"/>
        </w:rPr>
      </w:pPr>
      <w:r>
        <w:rPr>
          <w:u w:val="single"/>
        </w:rPr>
        <w:t>Receipt dataset</w:t>
      </w:r>
    </w:p>
    <w:p w14:paraId="780AFF02" w14:textId="7E524368" w:rsidR="001A31C6" w:rsidRDefault="00B15151" w:rsidP="00140CAD">
      <w:r>
        <w:t>Gather the biggest receipt dataset i</w:t>
      </w:r>
      <w:r w:rsidR="00F26602">
        <w:t xml:space="preserve">n order to have the most precise and efficiant model to extract as </w:t>
      </w:r>
      <w:r w:rsidR="008A1AA3">
        <w:t>efficiently possibl</w:t>
      </w:r>
      <w:r w:rsidR="00A44FFC">
        <w:t xml:space="preserve">y the user’s receipts, </w:t>
      </w:r>
      <w:r>
        <w:t>this</w:t>
      </w:r>
      <w:r w:rsidR="00A44FFC">
        <w:t xml:space="preserve"> dataset </w:t>
      </w:r>
      <w:r>
        <w:t>will be use</w:t>
      </w:r>
      <w:r w:rsidR="00A44FFC">
        <w:t xml:space="preserve"> for the training and testing</w:t>
      </w:r>
      <w:r w:rsidR="006F3ECF">
        <w:t xml:space="preserve"> process</w:t>
      </w:r>
      <w:r w:rsidR="00A44FFC">
        <w:t xml:space="preserve"> of this </w:t>
      </w:r>
      <w:r w:rsidR="001A31C6">
        <w:t>receipt prediction model.</w:t>
      </w:r>
    </w:p>
    <w:p w14:paraId="07019CEC" w14:textId="77777777" w:rsidR="001A31C6" w:rsidRDefault="001A31C6" w:rsidP="00140CAD"/>
    <w:p w14:paraId="2DB38673" w14:textId="3F22002F" w:rsidR="003D5264" w:rsidRPr="00BA563E" w:rsidRDefault="00BA563E" w:rsidP="00140CAD">
      <w:pPr>
        <w:rPr>
          <w:u w:val="single"/>
        </w:rPr>
      </w:pPr>
      <w:r w:rsidRPr="00BA563E">
        <w:rPr>
          <w:u w:val="single"/>
        </w:rPr>
        <w:t>Mobile Application</w:t>
      </w:r>
    </w:p>
    <w:p w14:paraId="4FFE8DFF" w14:textId="0487F754" w:rsidR="003D5264" w:rsidRDefault="00BA563E" w:rsidP="00140CAD">
      <w:r>
        <w:t>D</w:t>
      </w:r>
      <w:r w:rsidR="00A162AC">
        <w:t>e</w:t>
      </w:r>
      <w:r>
        <w:t xml:space="preserve">vellop a </w:t>
      </w:r>
      <w:r w:rsidR="00A162AC">
        <w:t xml:space="preserve">Mobile application </w:t>
      </w:r>
      <w:r w:rsidR="005624EA">
        <w:t xml:space="preserve">has front-enfd of the project, it will be </w:t>
      </w:r>
      <w:r w:rsidR="00A16156">
        <w:t>use by the users has a gateway for the system</w:t>
      </w:r>
      <w:r w:rsidR="008F606F">
        <w:t xml:space="preserve"> which will be partially in a server</w:t>
      </w:r>
      <w:r w:rsidR="005849A0">
        <w:t>.</w:t>
      </w:r>
    </w:p>
    <w:p w14:paraId="0035882E" w14:textId="77777777" w:rsidR="003D5264" w:rsidRDefault="003D5264" w:rsidP="00140CAD"/>
    <w:p w14:paraId="47903CC4" w14:textId="34F67A97" w:rsidR="00D17484" w:rsidRPr="00D878E0" w:rsidRDefault="00D878E0" w:rsidP="00140CAD">
      <w:pPr>
        <w:rPr>
          <w:u w:val="single"/>
        </w:rPr>
      </w:pPr>
      <w:r w:rsidRPr="00D878E0">
        <w:rPr>
          <w:u w:val="single"/>
        </w:rPr>
        <w:t>Local Server</w:t>
      </w:r>
    </w:p>
    <w:p w14:paraId="2D2B700E" w14:textId="321FFA1C" w:rsidR="0096641D" w:rsidRDefault="00931D33" w:rsidP="00140CAD">
      <w:r>
        <w:t>Develop</w:t>
      </w:r>
      <w:r w:rsidR="003D5264">
        <w:t xml:space="preserve"> </w:t>
      </w:r>
      <w:r w:rsidR="005849A0">
        <w:t>a local server</w:t>
      </w:r>
      <w:r w:rsidR="007641AE">
        <w:t xml:space="preserve"> </w:t>
      </w:r>
      <w:r w:rsidR="004F02D0">
        <w:t xml:space="preserve">which will </w:t>
      </w:r>
      <w:r w:rsidR="00D40CFD">
        <w:t xml:space="preserve">be </w:t>
      </w:r>
      <w:r w:rsidR="00F94F6F">
        <w:t>used</w:t>
      </w:r>
      <w:r w:rsidR="00D3075A">
        <w:t xml:space="preserve"> to</w:t>
      </w:r>
      <w:r w:rsidR="00975B55">
        <w:t xml:space="preserve"> host t</w:t>
      </w:r>
      <w:r w:rsidR="00BA4AFF">
        <w:t xml:space="preserve">he </w:t>
      </w:r>
      <w:r w:rsidR="00315300">
        <w:t xml:space="preserve">extraction </w:t>
      </w:r>
      <w:r w:rsidR="00F94F6F">
        <w:t>model and</w:t>
      </w:r>
      <w:r w:rsidR="00DE2CCF">
        <w:t xml:space="preserve"> the database</w:t>
      </w:r>
      <w:r w:rsidR="00A5691E">
        <w:t>. It will contain all the “</w:t>
      </w:r>
      <w:r w:rsidR="00F94F6F">
        <w:t>heavy” process</w:t>
      </w:r>
      <w:r w:rsidR="00805343">
        <w:t xml:space="preserve"> need by the system.</w:t>
      </w:r>
    </w:p>
    <w:p w14:paraId="71D40BDE" w14:textId="77777777" w:rsidR="00805343" w:rsidRDefault="00805343" w:rsidP="00140CAD"/>
    <w:p w14:paraId="466C2982" w14:textId="47946ECF" w:rsidR="00FB151E" w:rsidRPr="002A60E3" w:rsidRDefault="002A60E3" w:rsidP="00140CAD">
      <w:pPr>
        <w:rPr>
          <w:u w:val="single"/>
        </w:rPr>
      </w:pPr>
      <w:r w:rsidRPr="002A60E3">
        <w:rPr>
          <w:u w:val="single"/>
        </w:rPr>
        <w:t>System Test</w:t>
      </w:r>
    </w:p>
    <w:p w14:paraId="76BEB5D3" w14:textId="366400A6" w:rsidR="00805343" w:rsidRPr="0096641D" w:rsidRDefault="009C5505" w:rsidP="00140CAD">
      <w:r>
        <w:t>Create tests for the system and his different component</w:t>
      </w:r>
      <w:r w:rsidR="00B6660D">
        <w:t xml:space="preserve"> such as the mobile application, the server, the communication between then and the different feature which will be provided to the user.</w:t>
      </w:r>
      <w:commentRangeEnd w:id="8"/>
      <w:r w:rsidR="00F55805">
        <w:rPr>
          <w:rStyle w:val="CommentReference"/>
        </w:rPr>
        <w:commentReference w:id="8"/>
      </w:r>
    </w:p>
    <w:p w14:paraId="39BA1E56" w14:textId="77777777" w:rsidR="00140CAD" w:rsidRDefault="00140CAD" w:rsidP="00140CAD"/>
    <w:p w14:paraId="60244C4D" w14:textId="77777777" w:rsidR="00140CAD" w:rsidRDefault="00140CAD" w:rsidP="00140CAD"/>
    <w:p w14:paraId="0931B928" w14:textId="77777777" w:rsidR="00140CAD" w:rsidRPr="00140CAD" w:rsidRDefault="00140CAD" w:rsidP="00140CAD"/>
    <w:p w14:paraId="698BC666" w14:textId="1B39912F" w:rsidR="00FB4440" w:rsidRDefault="00A357C8" w:rsidP="00926667">
      <w:pPr>
        <w:pStyle w:val="Heading1"/>
      </w:pPr>
      <w:bookmarkStart w:id="9" w:name="_Ref163492738"/>
      <w:bookmarkStart w:id="10" w:name="_Ref163500847"/>
      <w:bookmarkStart w:id="11" w:name="_Toc163566334"/>
      <w:r>
        <w:lastRenderedPageBreak/>
        <w:t xml:space="preserve">Literature </w:t>
      </w:r>
      <w:r w:rsidR="00ED40D8">
        <w:t>review</w:t>
      </w:r>
      <w:bookmarkEnd w:id="9"/>
      <w:bookmarkEnd w:id="10"/>
      <w:bookmarkEnd w:id="11"/>
    </w:p>
    <w:p w14:paraId="50BAB78D" w14:textId="2F15D208" w:rsidR="00451873" w:rsidRDefault="00FE7E31" w:rsidP="00926667">
      <w:pPr>
        <w:pStyle w:val="Heading2"/>
      </w:pPr>
      <w:bookmarkStart w:id="12" w:name="_Toc163566335"/>
      <w:r>
        <w:t>Receipt Extractor</w:t>
      </w:r>
      <w:bookmarkEnd w:id="12"/>
    </w:p>
    <w:p w14:paraId="207F5B0B" w14:textId="77777777" w:rsidR="00B41D9C" w:rsidRDefault="00B41D9C" w:rsidP="00B41D9C">
      <w:pPr>
        <w:pStyle w:val="Heading3"/>
      </w:pPr>
      <w:bookmarkStart w:id="13" w:name="_Toc156037981"/>
      <w:bookmarkStart w:id="14" w:name="_Ref162340205"/>
      <w:bookmarkStart w:id="15" w:name="_Ref163481909"/>
      <w:bookmarkStart w:id="16" w:name="_Ref163484208"/>
      <w:bookmarkStart w:id="17" w:name="_Toc163566336"/>
      <w:r>
        <w:t xml:space="preserve">Paper 1 - </w:t>
      </w:r>
      <w:r w:rsidRPr="00B32B10">
        <w:t>Utilize OCR text to extract receipt data and classify receipts with common Machine Learning algorithms.</w:t>
      </w:r>
      <w:bookmarkEnd w:id="13"/>
      <w:bookmarkEnd w:id="14"/>
      <w:bookmarkEnd w:id="15"/>
      <w:bookmarkEnd w:id="16"/>
      <w:bookmarkEnd w:id="17"/>
    </w:p>
    <w:p w14:paraId="27B68F60" w14:textId="2F4B9205" w:rsidR="00B41D9C" w:rsidRDefault="006E149F" w:rsidP="00B41D9C">
      <w:r>
        <w:t xml:space="preserve">This paper from </w:t>
      </w:r>
      <w:r w:rsidR="00785E74">
        <w:t>Joel Odd and Emil Theologou</w:t>
      </w:r>
      <w:r w:rsidR="00527DC1">
        <w:t xml:space="preserve"> is a study </w:t>
      </w:r>
      <w:r w:rsidR="00486DF6">
        <w:t>to “investigated if it was feasible to use machine learning tools on OCR extracted text data to classify receipts and extract specific data points.”</w:t>
      </w:r>
      <w:r w:rsidR="002A7AF7">
        <w:fldChar w:fldCharType="begin"/>
      </w:r>
      <w:r w:rsidR="002A7AF7">
        <w:instrText xml:space="preserve"> ADDIN ZOTERO_ITEM CSL_CITATION {"citationID":"2iJQVbAX","properties":{"formattedCitation":"(Odd and Theologou, 2018)","plainCitation":"(Odd and Theologou, 2018)","noteIndex":0},"citationItems":[{"id":32,"uris":["http://zotero.org/users/13363242/items/6QDZQTBJ"],"itemData":{"id":32,"type":"article-journal","abstract":"This study investigated if it was feasible to use machine learning tools on OCR extracted text data to classify receipts and extract speciﬁc data points. Two OCR tools were evaluated, the ﬁrst was Azure Computer Vision API and the second was Google Drive REST Api, where Google Drive REST Api was the main OCR tool used in the project because of its impressive performance. The classiﬁcation task mainly tried to predict which of ﬁve given categories the receipts belongs to, and also a more challenging task of predicting speciﬁc subcategories inside those ﬁve larger categories. The data points we where trying to extract was the date of purchase on the receipt and the total price of the transaction. The classiﬁcation was mainly done with the help of scikit-learn, while the extraction of data points was achieved by a simple custom made N-gram model.","language":"en","source":"Zotero","title":"Utilize OCR text to extract receipt data and classify receipts with common Machine Learning algorithms","author":[{"family":"Odd","given":"Joel"},{"family":"Theologou","given":"Emil"}],"issued":{"date-parts":[["2018"]]}}}],"schema":"https://github.com/citation-style-language/schema/raw/master/csl-citation.json"} </w:instrText>
      </w:r>
      <w:r w:rsidR="002A7AF7">
        <w:fldChar w:fldCharType="separate"/>
      </w:r>
      <w:r w:rsidR="002A7AF7">
        <w:rPr>
          <w:noProof/>
        </w:rPr>
        <w:t>(Odd and Theologou, 2018)</w:t>
      </w:r>
      <w:r w:rsidR="002A7AF7">
        <w:fldChar w:fldCharType="end"/>
      </w:r>
      <w:r w:rsidR="00E27F4B">
        <w:t>.</w:t>
      </w:r>
      <w:r w:rsidR="00DF5C9D">
        <w:t xml:space="preserve"> This process firstly </w:t>
      </w:r>
      <w:r w:rsidR="00E96087">
        <w:t>extracts</w:t>
      </w:r>
      <w:r w:rsidR="00DF5C9D">
        <w:t xml:space="preserve"> the receipt data </w:t>
      </w:r>
      <w:r w:rsidR="006D188B">
        <w:t>through different OCR</w:t>
      </w:r>
      <w:r w:rsidR="00C80A52">
        <w:t>, then classify through a model into different cat</w:t>
      </w:r>
      <w:r w:rsidR="006D51B8">
        <w:t>egory</w:t>
      </w:r>
      <w:r w:rsidR="00437275">
        <w:t>.</w:t>
      </w:r>
      <w:r w:rsidR="00FD4EE4">
        <w:t xml:space="preserve"> They have test different </w:t>
      </w:r>
      <w:r w:rsidR="0051015F">
        <w:t>technology</w:t>
      </w:r>
      <w:r w:rsidR="00FD4EE4">
        <w:t xml:space="preserve"> for the OCR extraction and the model prediction, all list in </w:t>
      </w:r>
      <w:r w:rsidR="0051015F" w:rsidRPr="0051015F">
        <w:rPr>
          <w:i/>
          <w:iCs/>
          <w:u w:val="single"/>
        </w:rPr>
        <w:fldChar w:fldCharType="begin"/>
      </w:r>
      <w:r w:rsidR="0051015F" w:rsidRPr="0051015F">
        <w:rPr>
          <w:i/>
          <w:iCs/>
          <w:u w:val="single"/>
        </w:rPr>
        <w:instrText xml:space="preserve"> REF _Ref162291556 \h  \* MERGEFORMAT </w:instrText>
      </w:r>
      <w:r w:rsidR="0051015F" w:rsidRPr="0051015F">
        <w:rPr>
          <w:i/>
          <w:iCs/>
          <w:u w:val="single"/>
        </w:rPr>
      </w:r>
      <w:r w:rsidR="0051015F" w:rsidRPr="0051015F">
        <w:rPr>
          <w:i/>
          <w:iCs/>
          <w:u w:val="single"/>
        </w:rPr>
        <w:fldChar w:fldCharType="separate"/>
      </w:r>
      <w:r w:rsidR="0051015F" w:rsidRPr="0051015F">
        <w:rPr>
          <w:i/>
          <w:iCs/>
          <w:u w:val="single"/>
        </w:rPr>
        <w:t xml:space="preserve">Table </w:t>
      </w:r>
      <w:r w:rsidR="0051015F" w:rsidRPr="0051015F">
        <w:rPr>
          <w:i/>
          <w:iCs/>
          <w:noProof/>
          <w:u w:val="single"/>
        </w:rPr>
        <w:t>1</w:t>
      </w:r>
      <w:r w:rsidR="0051015F" w:rsidRPr="0051015F">
        <w:rPr>
          <w:i/>
          <w:iCs/>
          <w:u w:val="single"/>
        </w:rPr>
        <w:fldChar w:fldCharType="end"/>
      </w:r>
    </w:p>
    <w:p w14:paraId="36E160DB" w14:textId="1EA813F0" w:rsidR="00FB0008" w:rsidRDefault="00FB0008" w:rsidP="00F66593"/>
    <w:p w14:paraId="49D2775D" w14:textId="77777777" w:rsidR="00471DCD" w:rsidRDefault="00471DCD" w:rsidP="00F66593"/>
    <w:p w14:paraId="0F461A7F" w14:textId="77777777" w:rsidR="00471DCD" w:rsidRDefault="00471DCD" w:rsidP="00F66593"/>
    <w:p w14:paraId="54052B0A" w14:textId="77777777" w:rsidR="00471DCD" w:rsidRDefault="00471DCD" w:rsidP="00F66593"/>
    <w:p w14:paraId="6D98744B" w14:textId="77777777" w:rsidR="00471DCD" w:rsidRDefault="00471DCD" w:rsidP="00F66593"/>
    <w:p w14:paraId="2DA2A061" w14:textId="77777777" w:rsidR="00471DCD" w:rsidRDefault="00471DCD" w:rsidP="00F66593"/>
    <w:p w14:paraId="43C6D884" w14:textId="77777777" w:rsidR="00471DCD" w:rsidRDefault="00471DCD" w:rsidP="00C76010">
      <w:pPr>
        <w:keepNext/>
      </w:pPr>
    </w:p>
    <w:tbl>
      <w:tblPr>
        <w:tblStyle w:val="TableGrid"/>
        <w:tblW w:w="0" w:type="auto"/>
        <w:tblLook w:val="04A0" w:firstRow="1" w:lastRow="0" w:firstColumn="1" w:lastColumn="0" w:noHBand="0" w:noVBand="1"/>
      </w:tblPr>
      <w:tblGrid>
        <w:gridCol w:w="1814"/>
        <w:gridCol w:w="1969"/>
        <w:gridCol w:w="2227"/>
        <w:gridCol w:w="3006"/>
      </w:tblGrid>
      <w:tr w:rsidR="00471DCD" w:rsidRPr="001F533C" w14:paraId="4ECE7CE9" w14:textId="77777777" w:rsidTr="00AB2329">
        <w:tc>
          <w:tcPr>
            <w:tcW w:w="1838" w:type="dxa"/>
          </w:tcPr>
          <w:p w14:paraId="3E6D25DB" w14:textId="77777777" w:rsidR="00471DCD" w:rsidRDefault="00471DCD" w:rsidP="00AB2329"/>
        </w:tc>
        <w:tc>
          <w:tcPr>
            <w:tcW w:w="1985" w:type="dxa"/>
            <w:vAlign w:val="center"/>
          </w:tcPr>
          <w:p w14:paraId="7C521D98" w14:textId="77777777" w:rsidR="00471DCD" w:rsidRPr="001F533C" w:rsidRDefault="00471DCD" w:rsidP="00AB2329">
            <w:pPr>
              <w:jc w:val="center"/>
              <w:rPr>
                <w:b/>
                <w:bCs/>
              </w:rPr>
            </w:pPr>
            <w:r w:rsidRPr="001F533C">
              <w:rPr>
                <w:b/>
                <w:bCs/>
              </w:rPr>
              <w:t>Technologies</w:t>
            </w:r>
          </w:p>
        </w:tc>
        <w:tc>
          <w:tcPr>
            <w:tcW w:w="2126" w:type="dxa"/>
            <w:vAlign w:val="center"/>
          </w:tcPr>
          <w:p w14:paraId="754644A8" w14:textId="77777777" w:rsidR="00471DCD" w:rsidRPr="001F533C" w:rsidRDefault="00471DCD" w:rsidP="00AB2329">
            <w:pPr>
              <w:jc w:val="center"/>
              <w:rPr>
                <w:b/>
                <w:bCs/>
              </w:rPr>
            </w:pPr>
            <w:r w:rsidRPr="001F533C">
              <w:rPr>
                <w:b/>
                <w:bCs/>
              </w:rPr>
              <w:t>Pros</w:t>
            </w:r>
          </w:p>
        </w:tc>
        <w:tc>
          <w:tcPr>
            <w:tcW w:w="3067" w:type="dxa"/>
            <w:vAlign w:val="center"/>
          </w:tcPr>
          <w:p w14:paraId="23C4C536" w14:textId="77777777" w:rsidR="00471DCD" w:rsidRPr="001F533C" w:rsidRDefault="00471DCD" w:rsidP="00AB2329">
            <w:pPr>
              <w:jc w:val="center"/>
              <w:rPr>
                <w:b/>
                <w:bCs/>
              </w:rPr>
            </w:pPr>
            <w:r w:rsidRPr="001F533C">
              <w:rPr>
                <w:b/>
                <w:bCs/>
              </w:rPr>
              <w:t>Cons</w:t>
            </w:r>
          </w:p>
        </w:tc>
      </w:tr>
      <w:tr w:rsidR="00471DCD" w14:paraId="16C64A3F" w14:textId="77777777" w:rsidTr="00AB2329">
        <w:tc>
          <w:tcPr>
            <w:tcW w:w="1838" w:type="dxa"/>
            <w:vMerge w:val="restart"/>
            <w:vAlign w:val="center"/>
          </w:tcPr>
          <w:p w14:paraId="629ADDBE" w14:textId="77777777" w:rsidR="00471DCD" w:rsidRPr="001F533C" w:rsidRDefault="00471DCD" w:rsidP="00AB2329">
            <w:pPr>
              <w:jc w:val="center"/>
              <w:rPr>
                <w:b/>
                <w:bCs/>
              </w:rPr>
            </w:pPr>
            <w:r w:rsidRPr="001F533C">
              <w:rPr>
                <w:b/>
                <w:bCs/>
              </w:rPr>
              <w:t>Optical Character Recognition (OCR)</w:t>
            </w:r>
          </w:p>
        </w:tc>
        <w:tc>
          <w:tcPr>
            <w:tcW w:w="1985" w:type="dxa"/>
          </w:tcPr>
          <w:p w14:paraId="6A39BFD3" w14:textId="77777777" w:rsidR="00471DCD" w:rsidRPr="00C64148" w:rsidRDefault="00471DCD" w:rsidP="00AB2329">
            <w:pPr>
              <w:jc w:val="center"/>
            </w:pPr>
            <w:r w:rsidRPr="00C64148">
              <w:t>Azure Computer Vision API</w:t>
            </w:r>
          </w:p>
        </w:tc>
        <w:tc>
          <w:tcPr>
            <w:tcW w:w="2126" w:type="dxa"/>
          </w:tcPr>
          <w:p w14:paraId="448100E1" w14:textId="77777777" w:rsidR="00471DCD" w:rsidRPr="002031F6" w:rsidRDefault="00471DCD" w:rsidP="002031F6">
            <w:pPr>
              <w:pStyle w:val="ListParagraph"/>
              <w:numPr>
                <w:ilvl w:val="0"/>
                <w:numId w:val="4"/>
              </w:numPr>
            </w:pPr>
            <w:r w:rsidRPr="002031F6">
              <w:t>Good accuracy in text recognition.</w:t>
            </w:r>
          </w:p>
        </w:tc>
        <w:tc>
          <w:tcPr>
            <w:tcW w:w="3067" w:type="dxa"/>
          </w:tcPr>
          <w:p w14:paraId="240BA1EA" w14:textId="77777777" w:rsidR="00471DCD" w:rsidRPr="002031F6" w:rsidRDefault="00471DCD" w:rsidP="002031F6">
            <w:pPr>
              <w:pStyle w:val="ListParagraph"/>
              <w:numPr>
                <w:ilvl w:val="0"/>
                <w:numId w:val="4"/>
              </w:numPr>
            </w:pPr>
            <w:r w:rsidRPr="002031F6">
              <w:t>The security is uncontrollable due to third party dependance.</w:t>
            </w:r>
          </w:p>
          <w:p w14:paraId="6D4F503E" w14:textId="77777777" w:rsidR="00471DCD" w:rsidRPr="002031F6" w:rsidRDefault="00471DCD" w:rsidP="002031F6">
            <w:pPr>
              <w:pStyle w:val="ListParagraph"/>
              <w:numPr>
                <w:ilvl w:val="0"/>
                <w:numId w:val="4"/>
              </w:numPr>
            </w:pPr>
            <w:r w:rsidRPr="002031F6">
              <w:t>May require significant data preprocessing.</w:t>
            </w:r>
          </w:p>
        </w:tc>
      </w:tr>
      <w:tr w:rsidR="00471DCD" w14:paraId="6C1C2568" w14:textId="77777777" w:rsidTr="00AB2329">
        <w:tc>
          <w:tcPr>
            <w:tcW w:w="1838" w:type="dxa"/>
            <w:vMerge/>
            <w:vAlign w:val="center"/>
          </w:tcPr>
          <w:p w14:paraId="501AFFC5" w14:textId="77777777" w:rsidR="00471DCD" w:rsidRPr="001F533C" w:rsidRDefault="00471DCD" w:rsidP="00AB2329">
            <w:pPr>
              <w:rPr>
                <w:b/>
                <w:bCs/>
              </w:rPr>
            </w:pPr>
          </w:p>
        </w:tc>
        <w:tc>
          <w:tcPr>
            <w:tcW w:w="1985" w:type="dxa"/>
          </w:tcPr>
          <w:p w14:paraId="36D2FAD7" w14:textId="2D626A88" w:rsidR="00471DCD" w:rsidRPr="00C64148" w:rsidRDefault="00471DCD" w:rsidP="00AB2329">
            <w:pPr>
              <w:jc w:val="center"/>
            </w:pPr>
            <w:r w:rsidRPr="00C64148">
              <w:t xml:space="preserve">Google </w:t>
            </w:r>
            <w:r w:rsidR="00A7205D" w:rsidRPr="00A7205D">
              <w:t>Cloud Vision API</w:t>
            </w:r>
          </w:p>
        </w:tc>
        <w:tc>
          <w:tcPr>
            <w:tcW w:w="2126" w:type="dxa"/>
          </w:tcPr>
          <w:p w14:paraId="56EDCE84" w14:textId="77777777" w:rsidR="00471DCD" w:rsidRPr="002031F6" w:rsidRDefault="00471DCD" w:rsidP="002031F6">
            <w:pPr>
              <w:pStyle w:val="ListParagraph"/>
              <w:numPr>
                <w:ilvl w:val="0"/>
                <w:numId w:val="4"/>
              </w:numPr>
            </w:pPr>
            <w:r w:rsidRPr="002031F6">
              <w:t>Good performance and time response.</w:t>
            </w:r>
          </w:p>
        </w:tc>
        <w:tc>
          <w:tcPr>
            <w:tcW w:w="3067" w:type="dxa"/>
          </w:tcPr>
          <w:p w14:paraId="7C187192" w14:textId="77777777" w:rsidR="00471DCD" w:rsidRPr="002031F6" w:rsidRDefault="00471DCD" w:rsidP="002031F6">
            <w:pPr>
              <w:pStyle w:val="ListParagraph"/>
              <w:numPr>
                <w:ilvl w:val="0"/>
                <w:numId w:val="4"/>
              </w:numPr>
            </w:pPr>
            <w:r w:rsidRPr="002031F6">
              <w:t>The security is uncontrollable due to third party dependance.</w:t>
            </w:r>
          </w:p>
          <w:p w14:paraId="50C9E327" w14:textId="77777777" w:rsidR="00471DCD" w:rsidRPr="002031F6" w:rsidRDefault="00471DCD" w:rsidP="002031F6">
            <w:pPr>
              <w:pStyle w:val="ListParagraph"/>
              <w:numPr>
                <w:ilvl w:val="0"/>
                <w:numId w:val="4"/>
              </w:numPr>
            </w:pPr>
            <w:r w:rsidRPr="002031F6">
              <w:t>Managing variations in receipt formats can be complex</w:t>
            </w:r>
          </w:p>
        </w:tc>
      </w:tr>
      <w:tr w:rsidR="00471DCD" w14:paraId="6FBAD858" w14:textId="77777777" w:rsidTr="00AB2329">
        <w:tc>
          <w:tcPr>
            <w:tcW w:w="1838" w:type="dxa"/>
            <w:vMerge/>
            <w:vAlign w:val="center"/>
          </w:tcPr>
          <w:p w14:paraId="0ED4099C" w14:textId="77777777" w:rsidR="00471DCD" w:rsidRPr="001F533C" w:rsidRDefault="00471DCD" w:rsidP="00AB2329">
            <w:pPr>
              <w:rPr>
                <w:b/>
                <w:bCs/>
              </w:rPr>
            </w:pPr>
          </w:p>
        </w:tc>
        <w:tc>
          <w:tcPr>
            <w:tcW w:w="1985" w:type="dxa"/>
          </w:tcPr>
          <w:p w14:paraId="77815EB0" w14:textId="77777777" w:rsidR="00471DCD" w:rsidRPr="00C64148" w:rsidRDefault="00471DCD" w:rsidP="00AB2329">
            <w:pPr>
              <w:jc w:val="center"/>
            </w:pPr>
            <w:r w:rsidRPr="00C64148">
              <w:t>Tesseract OCR</w:t>
            </w:r>
          </w:p>
        </w:tc>
        <w:tc>
          <w:tcPr>
            <w:tcW w:w="2126" w:type="dxa"/>
          </w:tcPr>
          <w:p w14:paraId="48F29B7D" w14:textId="77777777" w:rsidR="00FF0ABE" w:rsidRPr="002031F6" w:rsidRDefault="00471DCD" w:rsidP="002031F6">
            <w:pPr>
              <w:pStyle w:val="ListParagraph"/>
              <w:numPr>
                <w:ilvl w:val="0"/>
                <w:numId w:val="4"/>
              </w:numPr>
            </w:pPr>
            <w:r w:rsidRPr="002031F6">
              <w:t>Deployable locally</w:t>
            </w:r>
          </w:p>
          <w:p w14:paraId="3A28E02A" w14:textId="77777777" w:rsidR="00FF0ABE" w:rsidRDefault="00FF0ABE" w:rsidP="00AB2329"/>
          <w:p w14:paraId="3E881270" w14:textId="77777777" w:rsidR="00471DCD" w:rsidRPr="002031F6" w:rsidRDefault="00FF0ABE" w:rsidP="002031F6">
            <w:pPr>
              <w:pStyle w:val="ListParagraph"/>
              <w:numPr>
                <w:ilvl w:val="0"/>
                <w:numId w:val="4"/>
              </w:numPr>
            </w:pPr>
            <w:r w:rsidRPr="002031F6">
              <w:t>N</w:t>
            </w:r>
            <w:r w:rsidR="00471DCD" w:rsidRPr="002031F6">
              <w:t>ot dependent of third party.</w:t>
            </w:r>
          </w:p>
          <w:p w14:paraId="562DF2EE" w14:textId="77777777" w:rsidR="00FF0ABE" w:rsidRDefault="00FF0ABE" w:rsidP="00AB2329"/>
          <w:p w14:paraId="391A8EE8" w14:textId="264E92B3" w:rsidR="00FF0ABE" w:rsidRPr="002031F6" w:rsidRDefault="00FF0ABE" w:rsidP="002031F6">
            <w:pPr>
              <w:pStyle w:val="ListParagraph"/>
              <w:numPr>
                <w:ilvl w:val="0"/>
                <w:numId w:val="4"/>
              </w:numPr>
            </w:pPr>
            <w:r w:rsidRPr="002031F6">
              <w:t>Strong community</w:t>
            </w:r>
          </w:p>
        </w:tc>
        <w:tc>
          <w:tcPr>
            <w:tcW w:w="3067" w:type="dxa"/>
          </w:tcPr>
          <w:p w14:paraId="5A1A9A38" w14:textId="77777777" w:rsidR="00471DCD" w:rsidRPr="002031F6" w:rsidRDefault="00471DCD" w:rsidP="002031F6">
            <w:pPr>
              <w:pStyle w:val="ListParagraph"/>
              <w:numPr>
                <w:ilvl w:val="0"/>
                <w:numId w:val="4"/>
              </w:numPr>
            </w:pPr>
            <w:r w:rsidRPr="002031F6">
              <w:t>Varying receipt formats may affect accuracy.</w:t>
            </w:r>
          </w:p>
          <w:p w14:paraId="661AB8A0" w14:textId="77777777" w:rsidR="00600557" w:rsidRDefault="00600557" w:rsidP="00AB2329"/>
          <w:p w14:paraId="13D69C9E" w14:textId="77777777" w:rsidR="00600557" w:rsidRPr="002031F6" w:rsidRDefault="00573136" w:rsidP="002031F6">
            <w:pPr>
              <w:pStyle w:val="ListParagraph"/>
              <w:numPr>
                <w:ilvl w:val="0"/>
                <w:numId w:val="4"/>
              </w:numPr>
            </w:pPr>
            <w:r w:rsidRPr="002031F6">
              <w:t>Accuracy depend on image quality.</w:t>
            </w:r>
          </w:p>
          <w:p w14:paraId="47181620" w14:textId="77777777" w:rsidR="00573136" w:rsidRDefault="00573136" w:rsidP="00AB2329"/>
          <w:p w14:paraId="4AE9359E" w14:textId="04DC6944" w:rsidR="00573136" w:rsidRPr="002031F6" w:rsidRDefault="00573136" w:rsidP="002031F6">
            <w:pPr>
              <w:pStyle w:val="ListParagraph"/>
              <w:numPr>
                <w:ilvl w:val="0"/>
                <w:numId w:val="4"/>
              </w:numPr>
            </w:pPr>
            <w:r w:rsidRPr="002031F6">
              <w:t>Slow process for large amount of data</w:t>
            </w:r>
            <w:r w:rsidR="004413EC" w:rsidRPr="002031F6">
              <w:t>.</w:t>
            </w:r>
          </w:p>
        </w:tc>
      </w:tr>
      <w:tr w:rsidR="00471DCD" w14:paraId="64BEC227" w14:textId="77777777" w:rsidTr="00AB2329">
        <w:tc>
          <w:tcPr>
            <w:tcW w:w="1838" w:type="dxa"/>
            <w:vMerge w:val="restart"/>
            <w:vAlign w:val="center"/>
          </w:tcPr>
          <w:p w14:paraId="6E0AA206" w14:textId="77777777" w:rsidR="00471DCD" w:rsidRPr="001F533C" w:rsidRDefault="00471DCD" w:rsidP="00A54D3B">
            <w:pPr>
              <w:jc w:val="center"/>
              <w:rPr>
                <w:b/>
                <w:bCs/>
              </w:rPr>
            </w:pPr>
            <w:r w:rsidRPr="001F533C">
              <w:rPr>
                <w:b/>
                <w:bCs/>
              </w:rPr>
              <w:t>Machine Learning Models</w:t>
            </w:r>
          </w:p>
        </w:tc>
        <w:tc>
          <w:tcPr>
            <w:tcW w:w="1985" w:type="dxa"/>
          </w:tcPr>
          <w:p w14:paraId="28F6BC56" w14:textId="77777777" w:rsidR="00471DCD" w:rsidRPr="00C64148" w:rsidRDefault="00471DCD" w:rsidP="00AB2329">
            <w:pPr>
              <w:jc w:val="center"/>
            </w:pPr>
            <w:r w:rsidRPr="00C64148">
              <w:t>Linear Support Vector Classification (LinearSVC)</w:t>
            </w:r>
          </w:p>
        </w:tc>
        <w:tc>
          <w:tcPr>
            <w:tcW w:w="2126" w:type="dxa"/>
          </w:tcPr>
          <w:p w14:paraId="1CA40856" w14:textId="77777777" w:rsidR="00471DCD" w:rsidRPr="002031F6" w:rsidRDefault="00471DCD" w:rsidP="002031F6">
            <w:pPr>
              <w:pStyle w:val="ListParagraph"/>
              <w:numPr>
                <w:ilvl w:val="0"/>
                <w:numId w:val="4"/>
              </w:numPr>
            </w:pPr>
            <w:r w:rsidRPr="002031F6">
              <w:t>94% accuracy achieved.</w:t>
            </w:r>
          </w:p>
          <w:p w14:paraId="5BE07D98" w14:textId="77777777" w:rsidR="00471DCD" w:rsidRPr="002031F6" w:rsidRDefault="00471DCD" w:rsidP="002031F6">
            <w:pPr>
              <w:pStyle w:val="ListParagraph"/>
              <w:numPr>
                <w:ilvl w:val="0"/>
                <w:numId w:val="4"/>
              </w:numPr>
            </w:pPr>
            <w:r w:rsidRPr="002031F6">
              <w:t>Efficient with large text dataset</w:t>
            </w:r>
          </w:p>
        </w:tc>
        <w:tc>
          <w:tcPr>
            <w:tcW w:w="3067" w:type="dxa"/>
          </w:tcPr>
          <w:p w14:paraId="4E3F0C74" w14:textId="77777777" w:rsidR="00471DCD" w:rsidRPr="002031F6" w:rsidRDefault="00471DCD" w:rsidP="002031F6">
            <w:pPr>
              <w:pStyle w:val="ListParagraph"/>
              <w:numPr>
                <w:ilvl w:val="0"/>
                <w:numId w:val="4"/>
              </w:numPr>
            </w:pPr>
            <w:r w:rsidRPr="002031F6">
              <w:t>Not has efficient for non-linear data relationship.</w:t>
            </w:r>
          </w:p>
          <w:p w14:paraId="63CDAEFB" w14:textId="77777777" w:rsidR="00471DCD" w:rsidRPr="002031F6" w:rsidRDefault="00471DCD" w:rsidP="002031F6">
            <w:pPr>
              <w:pStyle w:val="ListParagraph"/>
              <w:numPr>
                <w:ilvl w:val="0"/>
                <w:numId w:val="4"/>
              </w:numPr>
            </w:pPr>
            <w:r w:rsidRPr="002031F6">
              <w:t xml:space="preserve">Require optimal parameters tuning, </w:t>
            </w:r>
            <w:r w:rsidRPr="002031F6">
              <w:lastRenderedPageBreak/>
              <w:t>otherwise reduction in performance.</w:t>
            </w:r>
          </w:p>
        </w:tc>
      </w:tr>
      <w:tr w:rsidR="00471DCD" w14:paraId="1D3DB537" w14:textId="77777777" w:rsidTr="00AB2329">
        <w:tc>
          <w:tcPr>
            <w:tcW w:w="1838" w:type="dxa"/>
            <w:vMerge/>
          </w:tcPr>
          <w:p w14:paraId="052B2C63" w14:textId="77777777" w:rsidR="00471DCD" w:rsidRDefault="00471DCD" w:rsidP="00AB2329"/>
        </w:tc>
        <w:tc>
          <w:tcPr>
            <w:tcW w:w="1985" w:type="dxa"/>
          </w:tcPr>
          <w:p w14:paraId="645279C0" w14:textId="77777777" w:rsidR="00471DCD" w:rsidRPr="00C64148" w:rsidRDefault="00471DCD" w:rsidP="00AB2329">
            <w:pPr>
              <w:jc w:val="center"/>
            </w:pPr>
            <w:r w:rsidRPr="00C64148">
              <w:t>Multilayer Perceptron Classifier (MLPClassifier)</w:t>
            </w:r>
          </w:p>
        </w:tc>
        <w:tc>
          <w:tcPr>
            <w:tcW w:w="2126" w:type="dxa"/>
          </w:tcPr>
          <w:p w14:paraId="4B15A5E6" w14:textId="77777777" w:rsidR="00471DCD" w:rsidRPr="002031F6" w:rsidRDefault="00471DCD" w:rsidP="002031F6">
            <w:pPr>
              <w:pStyle w:val="ListParagraph"/>
              <w:numPr>
                <w:ilvl w:val="0"/>
                <w:numId w:val="4"/>
              </w:numPr>
            </w:pPr>
            <w:r w:rsidRPr="002031F6">
              <w:t>Can capture complex relationship (non-linear).</w:t>
            </w:r>
          </w:p>
          <w:p w14:paraId="188A38A8" w14:textId="77777777" w:rsidR="00471DCD" w:rsidRPr="002031F6" w:rsidRDefault="00471DCD" w:rsidP="002031F6">
            <w:pPr>
              <w:pStyle w:val="ListParagraph"/>
              <w:numPr>
                <w:ilvl w:val="0"/>
                <w:numId w:val="4"/>
              </w:numPr>
            </w:pPr>
            <w:r w:rsidRPr="002031F6">
              <w:t>Flexibility with a large number of parameters.</w:t>
            </w:r>
          </w:p>
        </w:tc>
        <w:tc>
          <w:tcPr>
            <w:tcW w:w="3067" w:type="dxa"/>
          </w:tcPr>
          <w:p w14:paraId="09AC3F2E" w14:textId="77777777" w:rsidR="00471DCD" w:rsidRPr="002031F6" w:rsidRDefault="00471DCD" w:rsidP="002031F6">
            <w:pPr>
              <w:pStyle w:val="ListParagraph"/>
              <w:numPr>
                <w:ilvl w:val="0"/>
                <w:numId w:val="4"/>
              </w:numPr>
            </w:pPr>
            <w:r w:rsidRPr="002031F6">
              <w:t>May be computationally intensive as the model become complex.</w:t>
            </w:r>
          </w:p>
          <w:p w14:paraId="30007964" w14:textId="77777777" w:rsidR="00471DCD" w:rsidRPr="002031F6" w:rsidRDefault="00471DCD" w:rsidP="002031F6">
            <w:pPr>
              <w:pStyle w:val="ListParagraph"/>
              <w:numPr>
                <w:ilvl w:val="0"/>
                <w:numId w:val="4"/>
              </w:numPr>
            </w:pPr>
            <w:r w:rsidRPr="002031F6">
              <w:t>Risk of overfitting if the parameters are not well set.</w:t>
            </w:r>
          </w:p>
        </w:tc>
      </w:tr>
      <w:tr w:rsidR="00471DCD" w14:paraId="61433276" w14:textId="77777777" w:rsidTr="00AB2329">
        <w:tc>
          <w:tcPr>
            <w:tcW w:w="1838" w:type="dxa"/>
            <w:vMerge/>
          </w:tcPr>
          <w:p w14:paraId="635DC82F" w14:textId="77777777" w:rsidR="00471DCD" w:rsidRDefault="00471DCD" w:rsidP="00AB2329"/>
        </w:tc>
        <w:tc>
          <w:tcPr>
            <w:tcW w:w="1985" w:type="dxa"/>
          </w:tcPr>
          <w:p w14:paraId="1FD59EAC" w14:textId="77777777" w:rsidR="00471DCD" w:rsidRPr="00C64148" w:rsidRDefault="00471DCD" w:rsidP="00AB2329">
            <w:pPr>
              <w:jc w:val="center"/>
            </w:pPr>
            <w:r w:rsidRPr="00C64148">
              <w:t>Naive Bayes Classifier</w:t>
            </w:r>
          </w:p>
        </w:tc>
        <w:tc>
          <w:tcPr>
            <w:tcW w:w="2126" w:type="dxa"/>
          </w:tcPr>
          <w:p w14:paraId="61350007" w14:textId="77777777" w:rsidR="00471DCD" w:rsidRPr="002031F6" w:rsidRDefault="00471DCD" w:rsidP="002031F6">
            <w:pPr>
              <w:pStyle w:val="ListParagraph"/>
              <w:numPr>
                <w:ilvl w:val="0"/>
                <w:numId w:val="4"/>
              </w:numPr>
            </w:pPr>
            <w:r w:rsidRPr="002031F6">
              <w:t>Easy implementation to handle large dataset.</w:t>
            </w:r>
          </w:p>
          <w:p w14:paraId="494EFAB0" w14:textId="77777777" w:rsidR="00471DCD" w:rsidRPr="002031F6" w:rsidRDefault="00471DCD" w:rsidP="002031F6">
            <w:pPr>
              <w:pStyle w:val="ListParagraph"/>
              <w:numPr>
                <w:ilvl w:val="0"/>
                <w:numId w:val="4"/>
              </w:numPr>
            </w:pPr>
            <w:r w:rsidRPr="002031F6">
              <w:t>May be use has baseline for classification problem.</w:t>
            </w:r>
          </w:p>
        </w:tc>
        <w:tc>
          <w:tcPr>
            <w:tcW w:w="3067" w:type="dxa"/>
          </w:tcPr>
          <w:p w14:paraId="75F40C39" w14:textId="77777777" w:rsidR="00471DCD" w:rsidRPr="002031F6" w:rsidRDefault="00471DCD" w:rsidP="002031F6">
            <w:pPr>
              <w:pStyle w:val="ListParagraph"/>
              <w:numPr>
                <w:ilvl w:val="0"/>
                <w:numId w:val="4"/>
              </w:numPr>
            </w:pPr>
            <w:r w:rsidRPr="002031F6">
              <w:t>Can make naïve assumption which will lead to a reduction in accuracy for complex data.</w:t>
            </w:r>
          </w:p>
          <w:p w14:paraId="2E85E231" w14:textId="77777777" w:rsidR="00471DCD" w:rsidRPr="002031F6" w:rsidRDefault="00471DCD" w:rsidP="002031F6">
            <w:pPr>
              <w:pStyle w:val="ListParagraph"/>
              <w:numPr>
                <w:ilvl w:val="0"/>
                <w:numId w:val="4"/>
              </w:numPr>
            </w:pPr>
            <w:r w:rsidRPr="002031F6">
              <w:t>Training dataset balance strongly influence the accuracy.</w:t>
            </w:r>
          </w:p>
        </w:tc>
      </w:tr>
    </w:tbl>
    <w:p w14:paraId="1C91F126" w14:textId="0E25309E" w:rsidR="00C76010" w:rsidRDefault="00C76010" w:rsidP="00C76010">
      <w:pPr>
        <w:keepNext/>
      </w:pPr>
    </w:p>
    <w:p w14:paraId="3C1BD28E" w14:textId="056C4185" w:rsidR="00D80440" w:rsidRPr="00F66593" w:rsidRDefault="00C76010" w:rsidP="00C76010">
      <w:pPr>
        <w:pStyle w:val="Caption"/>
      </w:pPr>
      <w:bookmarkStart w:id="18" w:name="_Ref162291556"/>
      <w:bookmarkStart w:id="19" w:name="_Ref162425346"/>
      <w:r>
        <w:t xml:space="preserve">Table </w:t>
      </w:r>
      <w:r>
        <w:fldChar w:fldCharType="begin"/>
      </w:r>
      <w:r>
        <w:instrText xml:space="preserve"> SEQ Table \* ARABIC </w:instrText>
      </w:r>
      <w:r>
        <w:fldChar w:fldCharType="separate"/>
      </w:r>
      <w:r w:rsidR="000A23FE">
        <w:rPr>
          <w:noProof/>
        </w:rPr>
        <w:t>1</w:t>
      </w:r>
      <w:r>
        <w:fldChar w:fldCharType="end"/>
      </w:r>
      <w:bookmarkEnd w:id="18"/>
      <w:r>
        <w:t xml:space="preserve"> - </w:t>
      </w:r>
      <w:r w:rsidRPr="002C415A">
        <w:t>Advantage and Limitation of technology used in "Utilize OCR text to extract receipt data and classify receipts with common Machine Learning algorithms" written by Odd and Theologou</w:t>
      </w:r>
      <w:bookmarkEnd w:id="19"/>
    </w:p>
    <w:p w14:paraId="0917ACD9" w14:textId="5F8B1653" w:rsidR="00FE7E31" w:rsidRDefault="00FB0008" w:rsidP="00FE7E31">
      <w:r>
        <w:t>For the</w:t>
      </w:r>
      <w:r w:rsidR="00A34375">
        <w:t xml:space="preserve"> OCR, three principal technologies are tested “Azure Computer Vision API”</w:t>
      </w:r>
      <w:r w:rsidR="0063782B">
        <w:t xml:space="preserve"> provided by </w:t>
      </w:r>
      <w:r w:rsidR="00CB5502">
        <w:t xml:space="preserve">Microsoft, “Google Drive REST API” </w:t>
      </w:r>
      <w:r w:rsidR="005A1B8E">
        <w:t xml:space="preserve">provide by Google and </w:t>
      </w:r>
      <w:r w:rsidR="00302A97">
        <w:t>“Tesseract OCR”</w:t>
      </w:r>
      <w:r w:rsidR="009B3C52">
        <w:t>.</w:t>
      </w:r>
    </w:p>
    <w:p w14:paraId="53D2941D" w14:textId="452A62D4" w:rsidR="009B3C52" w:rsidRDefault="005F38A6" w:rsidP="00FE7E31">
      <w:r>
        <w:t xml:space="preserve">The “Azure Computer Vision API” </w:t>
      </w:r>
      <w:r w:rsidR="008C0D96">
        <w:t xml:space="preserve">such has “Google Drive REST API” </w:t>
      </w:r>
      <w:r w:rsidR="008C5ECC">
        <w:t xml:space="preserve">are </w:t>
      </w:r>
      <w:r w:rsidR="0076756E">
        <w:t>efficient</w:t>
      </w:r>
      <w:r w:rsidR="008C5ECC">
        <w:t xml:space="preserve"> </w:t>
      </w:r>
      <w:r w:rsidR="0076756E">
        <w:t xml:space="preserve">and powerful OCR </w:t>
      </w:r>
      <w:r w:rsidR="00C457AC">
        <w:t>tool but</w:t>
      </w:r>
      <w:r w:rsidR="00DC1BFD">
        <w:t xml:space="preserve"> </w:t>
      </w:r>
      <w:r w:rsidR="0076756E">
        <w:t xml:space="preserve">are </w:t>
      </w:r>
      <w:r w:rsidR="00827925">
        <w:t>third party dependent</w:t>
      </w:r>
      <w:r w:rsidR="00DC1BFD">
        <w:t xml:space="preserve"> and all their processing power are deported in their own servers</w:t>
      </w:r>
      <w:r w:rsidR="00760183">
        <w:t>.</w:t>
      </w:r>
      <w:r w:rsidR="002B3F20">
        <w:t xml:space="preserve"> </w:t>
      </w:r>
      <w:r w:rsidR="00C457AC">
        <w:t xml:space="preserve">This </w:t>
      </w:r>
      <w:r w:rsidR="00463590">
        <w:t>deported strategy</w:t>
      </w:r>
      <w:r w:rsidR="00C457AC">
        <w:t xml:space="preserve"> </w:t>
      </w:r>
      <w:r w:rsidR="006977F1">
        <w:t>allows</w:t>
      </w:r>
      <w:r w:rsidR="00C457AC">
        <w:t xml:space="preserve"> </w:t>
      </w:r>
      <w:r w:rsidR="00276723">
        <w:t xml:space="preserve">powerful OCR but therefore create </w:t>
      </w:r>
      <w:r w:rsidR="005B5F0F">
        <w:t>delay</w:t>
      </w:r>
      <w:r w:rsidR="00276723">
        <w:t xml:space="preserve"> </w:t>
      </w:r>
      <w:r w:rsidR="00B57D88">
        <w:t>using</w:t>
      </w:r>
      <w:r w:rsidR="005B5F0F">
        <w:t xml:space="preserve"> API to upload and download the data</w:t>
      </w:r>
      <w:r w:rsidR="00180872">
        <w:t xml:space="preserve"> and create a dependance </w:t>
      </w:r>
      <w:r w:rsidR="00D5153C">
        <w:t xml:space="preserve">to their services </w:t>
      </w:r>
      <w:r w:rsidR="00DF7F72">
        <w:t>and could be costly</w:t>
      </w:r>
      <w:r w:rsidR="00463590">
        <w:t>.</w:t>
      </w:r>
      <w:r w:rsidR="006977F1">
        <w:t xml:space="preserve"> On the other hand,</w:t>
      </w:r>
      <w:r w:rsidR="00E22D7C">
        <w:t xml:space="preserve"> “Tesseract OCR”</w:t>
      </w:r>
      <w:r w:rsidR="00EF56AD">
        <w:t xml:space="preserve"> is </w:t>
      </w:r>
      <w:r w:rsidR="006C5A48">
        <w:t>an</w:t>
      </w:r>
      <w:r w:rsidR="00EF56AD">
        <w:t xml:space="preserve"> </w:t>
      </w:r>
      <w:r w:rsidR="003A3258">
        <w:t>open-source</w:t>
      </w:r>
      <w:r w:rsidR="00EF56AD">
        <w:t xml:space="preserve"> OCR which can be deployed </w:t>
      </w:r>
      <w:r w:rsidR="00D061C4">
        <w:t xml:space="preserve">locally and therefore have </w:t>
      </w:r>
      <w:r w:rsidR="003B2A73">
        <w:t xml:space="preserve">a quicker response time </w:t>
      </w:r>
      <w:r w:rsidR="00224934">
        <w:t>compared</w:t>
      </w:r>
      <w:r w:rsidR="003B2A73">
        <w:t xml:space="preserve"> to “API” OCR</w:t>
      </w:r>
      <w:r w:rsidR="003A3258">
        <w:t>. In t</w:t>
      </w:r>
      <w:r w:rsidR="007B2DB7">
        <w:t xml:space="preserve">he context </w:t>
      </w:r>
      <w:r w:rsidR="008D1C0F">
        <w:t xml:space="preserve">our project, the user will have the ability to correct any </w:t>
      </w:r>
      <w:r w:rsidR="00224934">
        <w:t>error from the extraction, therefor</w:t>
      </w:r>
      <w:r w:rsidR="00D43383">
        <w:t>e</w:t>
      </w:r>
      <w:r w:rsidR="00224934">
        <w:t xml:space="preserve"> a quick response time </w:t>
      </w:r>
      <w:r w:rsidR="00B92DEB">
        <w:t xml:space="preserve">is </w:t>
      </w:r>
      <w:r w:rsidR="00C27A41">
        <w:t xml:space="preserve">essential for </w:t>
      </w:r>
      <w:r w:rsidR="00FB5259">
        <w:t xml:space="preserve">a nice user experience and </w:t>
      </w:r>
      <w:r w:rsidR="00E71A6C">
        <w:t xml:space="preserve">is preferable other a slice reduction </w:t>
      </w:r>
      <w:r w:rsidR="002D5D1A">
        <w:t>of extraction accuracy.</w:t>
      </w:r>
    </w:p>
    <w:p w14:paraId="1CF0BB04" w14:textId="77777777" w:rsidR="002E782D" w:rsidRDefault="002E782D" w:rsidP="00FE7E31"/>
    <w:p w14:paraId="47A23CE2" w14:textId="7BF07FAD" w:rsidR="002E782D" w:rsidRPr="009269A2" w:rsidRDefault="00E00F4A" w:rsidP="00FE7E31">
      <w:r>
        <w:t xml:space="preserve">After extracted the text from </w:t>
      </w:r>
      <w:r w:rsidR="00366012">
        <w:t>the receipt</w:t>
      </w:r>
      <w:r w:rsidR="001821FB">
        <w:t xml:space="preserve">, the </w:t>
      </w:r>
      <w:r w:rsidR="00297B10">
        <w:t>output</w:t>
      </w:r>
      <w:r w:rsidR="00971283">
        <w:t xml:space="preserve"> is</w:t>
      </w:r>
      <w:r w:rsidR="00297B10">
        <w:t xml:space="preserve"> </w:t>
      </w:r>
      <w:r w:rsidR="00971283">
        <w:t>categorized</w:t>
      </w:r>
      <w:r w:rsidR="00297B10">
        <w:t xml:space="preserve"> through models</w:t>
      </w:r>
      <w:r w:rsidR="00F223E7">
        <w:t xml:space="preserve">. </w:t>
      </w:r>
      <w:r w:rsidR="004E7C5A">
        <w:t xml:space="preserve">Different </w:t>
      </w:r>
      <w:r w:rsidR="00844411">
        <w:t>models</w:t>
      </w:r>
      <w:r w:rsidR="004E7C5A">
        <w:t xml:space="preserve"> were used such has </w:t>
      </w:r>
      <w:r w:rsidR="0041326A" w:rsidRPr="0041326A">
        <w:t>Linear Support Vector Classification</w:t>
      </w:r>
      <w:r w:rsidR="0041326A">
        <w:t xml:space="preserve">, </w:t>
      </w:r>
      <w:r w:rsidR="00495F83" w:rsidRPr="00495F83">
        <w:t>Multi-layer Perceptron classifier</w:t>
      </w:r>
      <w:r w:rsidR="00D92289">
        <w:t xml:space="preserve"> and</w:t>
      </w:r>
      <w:r w:rsidR="00495F83">
        <w:t xml:space="preserve"> </w:t>
      </w:r>
      <w:r w:rsidR="00495F83" w:rsidRPr="00495F83">
        <w:t>Naive Bayes Classifier</w:t>
      </w:r>
      <w:r w:rsidR="009206BF">
        <w:t xml:space="preserve"> all having their advantage and disadvantage has </w:t>
      </w:r>
      <w:r w:rsidR="009269A2">
        <w:t xml:space="preserve">showed in </w:t>
      </w:r>
      <w:r w:rsidR="009269A2" w:rsidRPr="009269A2">
        <w:rPr>
          <w:i/>
          <w:iCs/>
          <w:u w:val="single"/>
        </w:rPr>
        <w:fldChar w:fldCharType="begin"/>
      </w:r>
      <w:r w:rsidR="009269A2" w:rsidRPr="009269A2">
        <w:rPr>
          <w:i/>
          <w:iCs/>
          <w:u w:val="single"/>
        </w:rPr>
        <w:instrText xml:space="preserve"> REF _Ref162291556 \h  \* MERGEFORMAT </w:instrText>
      </w:r>
      <w:r w:rsidR="009269A2" w:rsidRPr="009269A2">
        <w:rPr>
          <w:i/>
          <w:iCs/>
          <w:u w:val="single"/>
        </w:rPr>
      </w:r>
      <w:r w:rsidR="009269A2" w:rsidRPr="009269A2">
        <w:rPr>
          <w:i/>
          <w:iCs/>
          <w:u w:val="single"/>
        </w:rPr>
        <w:fldChar w:fldCharType="separate"/>
      </w:r>
      <w:r w:rsidR="009269A2" w:rsidRPr="009269A2">
        <w:rPr>
          <w:i/>
          <w:iCs/>
          <w:u w:val="single"/>
        </w:rPr>
        <w:t xml:space="preserve">Table </w:t>
      </w:r>
      <w:r w:rsidR="009269A2" w:rsidRPr="009269A2">
        <w:rPr>
          <w:i/>
          <w:iCs/>
          <w:noProof/>
          <w:u w:val="single"/>
        </w:rPr>
        <w:t>1</w:t>
      </w:r>
      <w:r w:rsidR="009269A2" w:rsidRPr="009269A2">
        <w:rPr>
          <w:i/>
          <w:iCs/>
          <w:u w:val="single"/>
        </w:rPr>
        <w:fldChar w:fldCharType="end"/>
      </w:r>
      <w:r w:rsidR="009269A2">
        <w:t>.</w:t>
      </w:r>
      <w:r w:rsidR="00274791">
        <w:t xml:space="preserve"> </w:t>
      </w:r>
      <w:r w:rsidR="00B129F2">
        <w:t xml:space="preserve">Their </w:t>
      </w:r>
      <w:r w:rsidR="00403485">
        <w:t xml:space="preserve">model is based on a text extract before </w:t>
      </w:r>
      <w:r w:rsidR="004700CF">
        <w:t>u</w:t>
      </w:r>
      <w:r w:rsidR="00403485">
        <w:t xml:space="preserve">sing the model </w:t>
      </w:r>
      <w:r w:rsidR="004700CF">
        <w:t xml:space="preserve">strategy, and therefore </w:t>
      </w:r>
      <w:r w:rsidR="002F1276">
        <w:t>is not used for image recognition</w:t>
      </w:r>
      <w:r w:rsidR="001B6A66">
        <w:t>.</w:t>
      </w:r>
    </w:p>
    <w:p w14:paraId="7AB4B687" w14:textId="77777777" w:rsidR="00AC179D" w:rsidRDefault="00AC179D" w:rsidP="00FE7E31"/>
    <w:p w14:paraId="48EA13CA" w14:textId="77777777" w:rsidR="00AC179D" w:rsidRDefault="00AC179D" w:rsidP="00FE7E31"/>
    <w:p w14:paraId="56112423" w14:textId="7D78EF5B" w:rsidR="00506299" w:rsidRDefault="00506299" w:rsidP="00506299">
      <w:pPr>
        <w:pStyle w:val="Heading3"/>
      </w:pPr>
      <w:bookmarkStart w:id="20" w:name="_Toc156037982"/>
      <w:bookmarkStart w:id="21" w:name="_Ref163479383"/>
      <w:bookmarkStart w:id="22" w:name="_Ref163482115"/>
      <w:bookmarkStart w:id="23" w:name="_Ref163484226"/>
      <w:bookmarkStart w:id="24" w:name="_Toc163566337"/>
      <w:r>
        <w:t xml:space="preserve">Paper 2 - </w:t>
      </w:r>
      <w:r w:rsidRPr="000A531B">
        <w:t>Information Extraction from Scanned Invoices using Machine Learning, OCR</w:t>
      </w:r>
      <w:r w:rsidR="002C4FCA">
        <w:t>,</w:t>
      </w:r>
      <w:r w:rsidRPr="000A531B">
        <w:t xml:space="preserve"> and Spatial Feature Mapping Techniques</w:t>
      </w:r>
      <w:bookmarkEnd w:id="20"/>
      <w:bookmarkEnd w:id="21"/>
      <w:bookmarkEnd w:id="22"/>
      <w:bookmarkEnd w:id="23"/>
      <w:bookmarkEnd w:id="24"/>
    </w:p>
    <w:p w14:paraId="35998DBA" w14:textId="77777777" w:rsidR="00AC179D" w:rsidRDefault="00AC179D" w:rsidP="00FE7E31"/>
    <w:p w14:paraId="1DACCFA2" w14:textId="0EC1A3EA" w:rsidR="00AC179D" w:rsidRDefault="00DD70D5" w:rsidP="00806450">
      <w:r>
        <w:t>Th</w:t>
      </w:r>
      <w:r w:rsidR="00841968">
        <w:t>is second research paper</w:t>
      </w:r>
      <w:r w:rsidR="00511D0E">
        <w:t xml:space="preserve"> “</w:t>
      </w:r>
      <w:r w:rsidR="00806450">
        <w:t xml:space="preserve">Information Extraction From Scanned Invoices using Machine Learning, OCR and Spatial Feature Mapping Techniques” </w:t>
      </w:r>
      <w:r w:rsidR="000D4BFF">
        <w:fldChar w:fldCharType="begin"/>
      </w:r>
      <w:r w:rsidR="00542BEB">
        <w:instrText xml:space="preserve"> ADDIN ZOTERO_ITEM CSL_CITATION {"citationID":"IUFySjr3","properties":{"formattedCitation":"(Darsha, 2023)","plainCitation":"(Darsha, 2023)","noteIndex":0},"citationItems":[{"id":38,"uris":["http://zotero.org/users/13363242/items/URY76SCK"],"itemData":{"id":38,"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rsidR="000D4BFF">
        <w:fldChar w:fldCharType="separate"/>
      </w:r>
      <w:r w:rsidR="00542BEB">
        <w:rPr>
          <w:noProof/>
        </w:rPr>
        <w:t>(Darsha, 2023)</w:t>
      </w:r>
      <w:r w:rsidR="000D4BFF">
        <w:fldChar w:fldCharType="end"/>
      </w:r>
      <w:r w:rsidR="00E862E2">
        <w:t xml:space="preserve"> is a project focusing one extracting </w:t>
      </w:r>
      <w:r w:rsidR="00EC2E41">
        <w:t xml:space="preserve">information from scanned invoice using different </w:t>
      </w:r>
      <w:r w:rsidR="00EC2E41">
        <w:lastRenderedPageBreak/>
        <w:t xml:space="preserve">technologies </w:t>
      </w:r>
      <w:r w:rsidR="007D6D70">
        <w:t xml:space="preserve">for </w:t>
      </w:r>
      <w:r w:rsidR="005C6820">
        <w:t xml:space="preserve">different step. In the context of our receipt extractor </w:t>
      </w:r>
      <w:r w:rsidR="00CD22A3">
        <w:t>project,</w:t>
      </w:r>
      <w:r w:rsidR="005C6820">
        <w:t xml:space="preserve"> we will focus on the</w:t>
      </w:r>
      <w:r w:rsidR="00422AE6">
        <w:t xml:space="preserve"> receipt detection/classification and the</w:t>
      </w:r>
      <w:r w:rsidR="00CC7B93">
        <w:t xml:space="preserve"> text extraction step.</w:t>
      </w:r>
    </w:p>
    <w:p w14:paraId="29F54FE4" w14:textId="77777777" w:rsidR="00FB6739" w:rsidRDefault="00FB6739" w:rsidP="00806450"/>
    <w:p w14:paraId="713FE9A1" w14:textId="7F7CBF58" w:rsidR="00FB6739" w:rsidRDefault="00FB6739" w:rsidP="00806450">
      <w:r>
        <w:t xml:space="preserve">For the </w:t>
      </w:r>
      <w:r w:rsidR="00DA2804">
        <w:t xml:space="preserve">Optical Character Recognition, </w:t>
      </w:r>
      <w:r w:rsidR="00BA3014">
        <w:t>like in</w:t>
      </w:r>
      <w:r w:rsidR="00DA2804">
        <w:t xml:space="preserve"> the paper 1 in the section </w:t>
      </w:r>
      <w:r w:rsidR="00DA2804" w:rsidRPr="00DA2804">
        <w:rPr>
          <w:i/>
          <w:iCs/>
          <w:u w:val="single"/>
        </w:rPr>
        <w:fldChar w:fldCharType="begin"/>
      </w:r>
      <w:r w:rsidR="00DA2804" w:rsidRPr="00DA2804">
        <w:rPr>
          <w:i/>
          <w:iCs/>
          <w:u w:val="single"/>
        </w:rPr>
        <w:instrText xml:space="preserve"> REF _Ref162340205 \h  \* MERGEFORMAT </w:instrText>
      </w:r>
      <w:r w:rsidR="00DA2804" w:rsidRPr="00DA2804">
        <w:rPr>
          <w:i/>
          <w:iCs/>
          <w:u w:val="single"/>
        </w:rPr>
      </w:r>
      <w:r w:rsidR="00DA2804" w:rsidRPr="00DA2804">
        <w:rPr>
          <w:i/>
          <w:iCs/>
          <w:u w:val="single"/>
        </w:rPr>
        <w:fldChar w:fldCharType="separate"/>
      </w:r>
      <w:r w:rsidR="00DA2804" w:rsidRPr="00DA2804">
        <w:rPr>
          <w:i/>
          <w:iCs/>
          <w:u w:val="single"/>
        </w:rPr>
        <w:t>Paper 1 - Utilize OCR text to extract receipt data and classify receipts with common Machine Learning algorithms.</w:t>
      </w:r>
      <w:r w:rsidR="00DA2804" w:rsidRPr="00DA2804">
        <w:rPr>
          <w:i/>
          <w:iCs/>
          <w:u w:val="single"/>
        </w:rPr>
        <w:fldChar w:fldCharType="end"/>
      </w:r>
      <w:r w:rsidR="00CF16FB">
        <w:t xml:space="preserve">, similar technology were used such as Tesseract OCR and </w:t>
      </w:r>
      <w:r w:rsidR="008219AD">
        <w:t>Google Cloud Vision API</w:t>
      </w:r>
      <w:r w:rsidR="000B6281">
        <w:t xml:space="preserve">. Since we have already </w:t>
      </w:r>
      <w:r w:rsidR="00685E87">
        <w:t>discussed</w:t>
      </w:r>
      <w:r w:rsidR="000B6281">
        <w:t xml:space="preserve"> the </w:t>
      </w:r>
      <w:r w:rsidR="00BD4DD9">
        <w:t>advantage and disadvantage of these technology</w:t>
      </w:r>
      <w:r w:rsidR="007E1DC3">
        <w:t xml:space="preserve">, </w:t>
      </w:r>
      <w:r w:rsidR="00685E87">
        <w:t>there</w:t>
      </w:r>
      <w:r w:rsidR="007E1DC3">
        <w:t xml:space="preserve"> is no need to </w:t>
      </w:r>
      <w:r w:rsidR="00685E87">
        <w:t>reanalyze</w:t>
      </w:r>
      <w:r w:rsidR="007E1DC3">
        <w:t xml:space="preserve"> them. There it </w:t>
      </w:r>
      <w:r w:rsidR="00685E87">
        <w:t>shows</w:t>
      </w:r>
      <w:r w:rsidR="007E1DC3">
        <w:t xml:space="preserve"> that these technologies are the </w:t>
      </w:r>
      <w:r w:rsidR="00685E87">
        <w:t>state of the art in their domain and prove their efficiency.</w:t>
      </w:r>
    </w:p>
    <w:p w14:paraId="24DD2A18" w14:textId="77777777" w:rsidR="00685E87" w:rsidRDefault="00685E87" w:rsidP="00806450"/>
    <w:p w14:paraId="6CC470C1" w14:textId="011AC3C8" w:rsidR="00685E87" w:rsidRDefault="00C84818" w:rsidP="00806450">
      <w:r>
        <w:t xml:space="preserve">As for the </w:t>
      </w:r>
      <w:r w:rsidR="003F4E1A">
        <w:t xml:space="preserve">text detection and classification, it </w:t>
      </w:r>
      <w:r w:rsidR="00812335">
        <w:t>uses</w:t>
      </w:r>
      <w:r w:rsidR="003F4E1A">
        <w:t xml:space="preserve"> </w:t>
      </w:r>
      <w:r w:rsidR="009F053A">
        <w:t>the YOLO (You Only Look Once) model</w:t>
      </w:r>
      <w:r w:rsidR="007B2571">
        <w:t xml:space="preserve"> which is a </w:t>
      </w:r>
      <w:r w:rsidR="00A66472">
        <w:t xml:space="preserve">state-of-the-art object detection provided by Ultralitics </w:t>
      </w:r>
      <w:r w:rsidR="0042659E">
        <w:t>in python.</w:t>
      </w:r>
      <w:r w:rsidR="00077EA1">
        <w:t xml:space="preserve"> </w:t>
      </w:r>
      <w:r w:rsidR="00812335">
        <w:t xml:space="preserve">Has showed in </w:t>
      </w:r>
      <w:r w:rsidR="00812335" w:rsidRPr="00812335">
        <w:rPr>
          <w:i/>
          <w:iCs/>
          <w:u w:val="single"/>
        </w:rPr>
        <w:fldChar w:fldCharType="begin"/>
      </w:r>
      <w:r w:rsidR="00812335" w:rsidRPr="00812335">
        <w:rPr>
          <w:i/>
          <w:iCs/>
          <w:u w:val="single"/>
        </w:rPr>
        <w:instrText xml:space="preserve"> REF _Ref162341219 \h  \* MERGEFORMAT </w:instrText>
      </w:r>
      <w:r w:rsidR="00812335" w:rsidRPr="00812335">
        <w:rPr>
          <w:i/>
          <w:iCs/>
          <w:u w:val="single"/>
        </w:rPr>
      </w:r>
      <w:r w:rsidR="00812335" w:rsidRPr="00812335">
        <w:rPr>
          <w:i/>
          <w:iCs/>
          <w:u w:val="single"/>
        </w:rPr>
        <w:fldChar w:fldCharType="separate"/>
      </w:r>
      <w:r w:rsidR="00812335" w:rsidRPr="00812335">
        <w:rPr>
          <w:i/>
          <w:iCs/>
          <w:u w:val="single"/>
        </w:rPr>
        <w:t xml:space="preserve">Table </w:t>
      </w:r>
      <w:r w:rsidR="00812335" w:rsidRPr="00812335">
        <w:rPr>
          <w:i/>
          <w:iCs/>
          <w:noProof/>
          <w:u w:val="single"/>
        </w:rPr>
        <w:t>2</w:t>
      </w:r>
      <w:r w:rsidR="00812335" w:rsidRPr="00812335">
        <w:rPr>
          <w:i/>
          <w:iCs/>
          <w:u w:val="single"/>
        </w:rPr>
        <w:fldChar w:fldCharType="end"/>
      </w:r>
      <w:r w:rsidR="00812335">
        <w:t>, t</w:t>
      </w:r>
      <w:r w:rsidR="00077EA1">
        <w:t xml:space="preserve">he YOLO </w:t>
      </w:r>
      <w:r w:rsidR="0061033F">
        <w:t xml:space="preserve">model is well </w:t>
      </w:r>
      <w:r w:rsidR="0077121F">
        <w:t>known</w:t>
      </w:r>
      <w:r w:rsidR="005F322D">
        <w:t xml:space="preserve"> for is </w:t>
      </w:r>
      <w:r w:rsidR="0077121F">
        <w:t>high speed in the prediction, w</w:t>
      </w:r>
      <w:r w:rsidR="008F56D1">
        <w:t xml:space="preserve">hile having a low background </w:t>
      </w:r>
      <w:r w:rsidR="00B05F19">
        <w:t>mistake</w:t>
      </w:r>
      <w:r w:rsidR="008F56D1">
        <w:t xml:space="preserve"> which is </w:t>
      </w:r>
      <w:r w:rsidR="00B05F19">
        <w:t>an</w:t>
      </w:r>
      <w:r w:rsidR="008F56D1">
        <w:t xml:space="preserve"> important </w:t>
      </w:r>
      <w:r w:rsidR="00B05F19">
        <w:t>c</w:t>
      </w:r>
      <w:r w:rsidR="00E646D7">
        <w:t>h</w:t>
      </w:r>
      <w:r w:rsidR="00B05F19">
        <w:t>aracteristi</w:t>
      </w:r>
      <w:r w:rsidR="000A661B">
        <w:t>c</w:t>
      </w:r>
      <w:r w:rsidR="00B05F19">
        <w:t xml:space="preserve"> </w:t>
      </w:r>
      <w:r w:rsidR="00E646D7">
        <w:t>for a receipt extraction application where the picture would be taken quickly from a mobile phone.</w:t>
      </w:r>
      <w:r w:rsidR="00AA2F52">
        <w:t xml:space="preserve"> Therefore, it also </w:t>
      </w:r>
      <w:r w:rsidR="00EC4E07">
        <w:t>has</w:t>
      </w:r>
      <w:r w:rsidR="00AA2F52">
        <w:t xml:space="preserve"> is limitation such has the trade o</w:t>
      </w:r>
      <w:r w:rsidR="007A2405">
        <w:t xml:space="preserve">f between speed and accuracy which could cause problem in case of </w:t>
      </w:r>
      <w:r w:rsidR="00D309C4">
        <w:t>too low accuracy, also these processing could be</w:t>
      </w:r>
      <w:r w:rsidR="00CC1E6E">
        <w:t xml:space="preserve"> resource intense for training and prediction.</w:t>
      </w:r>
    </w:p>
    <w:p w14:paraId="4C084AC0" w14:textId="77777777" w:rsidR="0077121F" w:rsidRDefault="0077121F" w:rsidP="00806450"/>
    <w:p w14:paraId="5EFC1D3F" w14:textId="77777777" w:rsidR="000970CF" w:rsidRDefault="000970CF" w:rsidP="00806450"/>
    <w:p w14:paraId="1A23520A" w14:textId="77777777" w:rsidR="000970CF" w:rsidRDefault="000970CF" w:rsidP="00806450"/>
    <w:p w14:paraId="5119B7F7" w14:textId="77777777" w:rsidR="000970CF" w:rsidRDefault="000970CF" w:rsidP="00806450"/>
    <w:p w14:paraId="16A71BB6" w14:textId="77777777" w:rsidR="000970CF" w:rsidRDefault="000970CF" w:rsidP="00806450"/>
    <w:p w14:paraId="37CA5DF9" w14:textId="77777777" w:rsidR="000970CF" w:rsidRDefault="000970CF" w:rsidP="00806450"/>
    <w:p w14:paraId="06027D52" w14:textId="77777777" w:rsidR="000970CF" w:rsidRDefault="000970CF" w:rsidP="00806450"/>
    <w:p w14:paraId="2EF4A489" w14:textId="77777777" w:rsidR="0077121F" w:rsidRDefault="0077121F" w:rsidP="00806450"/>
    <w:p w14:paraId="41043CA8" w14:textId="77777777" w:rsidR="0077121F" w:rsidRPr="00472B85" w:rsidRDefault="0077121F" w:rsidP="00806450"/>
    <w:p w14:paraId="39241AC9" w14:textId="77777777" w:rsidR="00506299" w:rsidRDefault="00506299" w:rsidP="00FE7E31"/>
    <w:p w14:paraId="328340A0" w14:textId="77777777" w:rsidR="000970CF" w:rsidRDefault="000970CF" w:rsidP="00812335">
      <w:pPr>
        <w:keepNext/>
      </w:pPr>
    </w:p>
    <w:tbl>
      <w:tblPr>
        <w:tblStyle w:val="TableGrid"/>
        <w:tblW w:w="0" w:type="auto"/>
        <w:tblLook w:val="04A0" w:firstRow="1" w:lastRow="0" w:firstColumn="1" w:lastColumn="0" w:noHBand="0" w:noVBand="1"/>
      </w:tblPr>
      <w:tblGrid>
        <w:gridCol w:w="1524"/>
        <w:gridCol w:w="2157"/>
        <w:gridCol w:w="2410"/>
        <w:gridCol w:w="2925"/>
      </w:tblGrid>
      <w:tr w:rsidR="000970CF" w:rsidRPr="001F533C" w14:paraId="4F898139" w14:textId="77777777" w:rsidTr="008429F6">
        <w:tc>
          <w:tcPr>
            <w:tcW w:w="1524" w:type="dxa"/>
          </w:tcPr>
          <w:p w14:paraId="7052FC95" w14:textId="77777777" w:rsidR="000970CF" w:rsidRDefault="000970CF" w:rsidP="00AB2329"/>
        </w:tc>
        <w:tc>
          <w:tcPr>
            <w:tcW w:w="2157" w:type="dxa"/>
          </w:tcPr>
          <w:p w14:paraId="3AB0E4C1" w14:textId="77777777" w:rsidR="000970CF" w:rsidRPr="001F533C" w:rsidRDefault="000970CF" w:rsidP="00AB2329">
            <w:pPr>
              <w:jc w:val="center"/>
              <w:rPr>
                <w:b/>
                <w:bCs/>
              </w:rPr>
            </w:pPr>
            <w:r w:rsidRPr="001F533C">
              <w:rPr>
                <w:b/>
                <w:bCs/>
              </w:rPr>
              <w:t>Technologies</w:t>
            </w:r>
          </w:p>
        </w:tc>
        <w:tc>
          <w:tcPr>
            <w:tcW w:w="2410" w:type="dxa"/>
          </w:tcPr>
          <w:p w14:paraId="2F4486EC" w14:textId="77777777" w:rsidR="000970CF" w:rsidRPr="001F533C" w:rsidRDefault="000970CF" w:rsidP="00AB2329">
            <w:pPr>
              <w:jc w:val="center"/>
              <w:rPr>
                <w:b/>
                <w:bCs/>
              </w:rPr>
            </w:pPr>
            <w:r w:rsidRPr="001F533C">
              <w:rPr>
                <w:b/>
                <w:bCs/>
              </w:rPr>
              <w:t>Pros</w:t>
            </w:r>
          </w:p>
        </w:tc>
        <w:tc>
          <w:tcPr>
            <w:tcW w:w="2925" w:type="dxa"/>
          </w:tcPr>
          <w:p w14:paraId="72F8D829" w14:textId="77777777" w:rsidR="000970CF" w:rsidRPr="001F533C" w:rsidRDefault="000970CF" w:rsidP="00AB2329">
            <w:pPr>
              <w:jc w:val="center"/>
              <w:rPr>
                <w:b/>
                <w:bCs/>
              </w:rPr>
            </w:pPr>
            <w:r w:rsidRPr="001F533C">
              <w:rPr>
                <w:b/>
                <w:bCs/>
              </w:rPr>
              <w:t>Cons</w:t>
            </w:r>
          </w:p>
        </w:tc>
      </w:tr>
      <w:tr w:rsidR="000970CF" w14:paraId="5C19730A" w14:textId="77777777" w:rsidTr="008429F6">
        <w:tc>
          <w:tcPr>
            <w:tcW w:w="1524" w:type="dxa"/>
            <w:vAlign w:val="center"/>
          </w:tcPr>
          <w:p w14:paraId="692F49F0" w14:textId="77777777" w:rsidR="000970CF" w:rsidRPr="001F533C" w:rsidRDefault="000970CF" w:rsidP="00A54D3B">
            <w:pPr>
              <w:jc w:val="center"/>
              <w:rPr>
                <w:b/>
                <w:bCs/>
              </w:rPr>
            </w:pPr>
            <w:r w:rsidRPr="001F533C">
              <w:rPr>
                <w:b/>
                <w:bCs/>
              </w:rPr>
              <w:t>Object detection model</w:t>
            </w:r>
          </w:p>
        </w:tc>
        <w:tc>
          <w:tcPr>
            <w:tcW w:w="2157" w:type="dxa"/>
          </w:tcPr>
          <w:p w14:paraId="3DEAB895" w14:textId="77777777" w:rsidR="008429F6" w:rsidRDefault="008429F6" w:rsidP="00593735">
            <w:pPr>
              <w:jc w:val="center"/>
            </w:pPr>
          </w:p>
          <w:p w14:paraId="5DA499F5" w14:textId="77777777" w:rsidR="008429F6" w:rsidRDefault="008429F6" w:rsidP="00593735">
            <w:pPr>
              <w:jc w:val="center"/>
            </w:pPr>
          </w:p>
          <w:p w14:paraId="096F24C4" w14:textId="77777777" w:rsidR="008429F6" w:rsidRDefault="008429F6" w:rsidP="00593735">
            <w:pPr>
              <w:jc w:val="center"/>
            </w:pPr>
          </w:p>
          <w:p w14:paraId="09ECF325" w14:textId="77777777" w:rsidR="008429F6" w:rsidRDefault="008429F6" w:rsidP="00593735">
            <w:pPr>
              <w:jc w:val="center"/>
            </w:pPr>
          </w:p>
          <w:p w14:paraId="2EA14C98" w14:textId="77777777" w:rsidR="008429F6" w:rsidRDefault="008429F6" w:rsidP="00593735">
            <w:pPr>
              <w:jc w:val="center"/>
            </w:pPr>
          </w:p>
          <w:p w14:paraId="56345B0C" w14:textId="62388DB5" w:rsidR="000970CF" w:rsidRDefault="000970CF" w:rsidP="00593735">
            <w:pPr>
              <w:jc w:val="center"/>
            </w:pPr>
            <w:r>
              <w:t>YOLO version 5</w:t>
            </w:r>
          </w:p>
        </w:tc>
        <w:tc>
          <w:tcPr>
            <w:tcW w:w="2410" w:type="dxa"/>
          </w:tcPr>
          <w:p w14:paraId="3195B38D" w14:textId="77777777" w:rsidR="000970CF" w:rsidRPr="002031F6" w:rsidRDefault="000970CF" w:rsidP="002031F6">
            <w:pPr>
              <w:pStyle w:val="ListParagraph"/>
              <w:numPr>
                <w:ilvl w:val="0"/>
                <w:numId w:val="2"/>
              </w:numPr>
            </w:pPr>
            <w:r w:rsidRPr="002031F6">
              <w:t>Good accuracy in detecting and classifying multiple objects.</w:t>
            </w:r>
          </w:p>
          <w:p w14:paraId="2920090B" w14:textId="77777777" w:rsidR="00A54D3B" w:rsidRDefault="00A54D3B" w:rsidP="00AB2329"/>
          <w:p w14:paraId="5715FA0B" w14:textId="77777777" w:rsidR="000970CF" w:rsidRPr="002031F6" w:rsidRDefault="000970CF" w:rsidP="002031F6">
            <w:pPr>
              <w:pStyle w:val="ListParagraph"/>
              <w:numPr>
                <w:ilvl w:val="0"/>
                <w:numId w:val="2"/>
              </w:numPr>
            </w:pPr>
            <w:r w:rsidRPr="002031F6">
              <w:t>Fast inference time and global speed.</w:t>
            </w:r>
          </w:p>
          <w:p w14:paraId="01265F54" w14:textId="77777777" w:rsidR="000970CF" w:rsidRPr="002031F6" w:rsidRDefault="000970CF" w:rsidP="002031F6">
            <w:pPr>
              <w:pStyle w:val="ListParagraph"/>
              <w:numPr>
                <w:ilvl w:val="0"/>
                <w:numId w:val="2"/>
              </w:numPr>
            </w:pPr>
            <w:r w:rsidRPr="002031F6">
              <w:t>Reduction of background error by processing all picture</w:t>
            </w:r>
          </w:p>
        </w:tc>
        <w:tc>
          <w:tcPr>
            <w:tcW w:w="2925" w:type="dxa"/>
          </w:tcPr>
          <w:p w14:paraId="3823B923" w14:textId="77777777" w:rsidR="000970CF" w:rsidRPr="002031F6" w:rsidRDefault="000970CF" w:rsidP="002031F6">
            <w:pPr>
              <w:pStyle w:val="ListParagraph"/>
              <w:numPr>
                <w:ilvl w:val="0"/>
                <w:numId w:val="2"/>
              </w:numPr>
            </w:pPr>
            <w:r w:rsidRPr="002031F6">
              <w:t>Require extensive computation power for many classes.</w:t>
            </w:r>
          </w:p>
          <w:p w14:paraId="4D824038" w14:textId="77777777" w:rsidR="000970CF" w:rsidRPr="002031F6" w:rsidRDefault="000970CF" w:rsidP="002031F6">
            <w:pPr>
              <w:pStyle w:val="ListParagraph"/>
              <w:numPr>
                <w:ilvl w:val="0"/>
                <w:numId w:val="2"/>
              </w:numPr>
            </w:pPr>
            <w:r w:rsidRPr="002031F6">
              <w:t>Potential trade-off between speed and accuracy.</w:t>
            </w:r>
          </w:p>
          <w:p w14:paraId="3B9EB3DE" w14:textId="77777777" w:rsidR="00A54D3B" w:rsidRDefault="00A54D3B" w:rsidP="00AB2329"/>
          <w:p w14:paraId="18E674BF" w14:textId="77777777" w:rsidR="000970CF" w:rsidRPr="002031F6" w:rsidRDefault="000970CF" w:rsidP="002031F6">
            <w:pPr>
              <w:pStyle w:val="ListParagraph"/>
              <w:numPr>
                <w:ilvl w:val="0"/>
                <w:numId w:val="2"/>
              </w:numPr>
            </w:pPr>
            <w:r w:rsidRPr="002031F6">
              <w:t>Less densely pack data may reduce accuracy.</w:t>
            </w:r>
          </w:p>
        </w:tc>
      </w:tr>
      <w:tr w:rsidR="003365A9" w14:paraId="4F12D73E" w14:textId="77777777" w:rsidTr="008429F6">
        <w:tc>
          <w:tcPr>
            <w:tcW w:w="1524" w:type="dxa"/>
            <w:vMerge w:val="restart"/>
            <w:vAlign w:val="center"/>
          </w:tcPr>
          <w:p w14:paraId="575F348D" w14:textId="77777777" w:rsidR="003365A9" w:rsidRPr="001F533C" w:rsidRDefault="003365A9" w:rsidP="00A54D3B">
            <w:pPr>
              <w:jc w:val="center"/>
              <w:rPr>
                <w:b/>
                <w:bCs/>
              </w:rPr>
            </w:pPr>
            <w:r w:rsidRPr="001F533C">
              <w:rPr>
                <w:b/>
                <w:bCs/>
              </w:rPr>
              <w:t>Optical Character Recognition (OCR)</w:t>
            </w:r>
          </w:p>
        </w:tc>
        <w:tc>
          <w:tcPr>
            <w:tcW w:w="2157" w:type="dxa"/>
          </w:tcPr>
          <w:p w14:paraId="7A6FF0F7" w14:textId="05FDA821" w:rsidR="003365A9" w:rsidRDefault="003365A9" w:rsidP="008429F6">
            <w:pPr>
              <w:jc w:val="center"/>
            </w:pPr>
            <w:r>
              <w:t>Tesseract OCR</w:t>
            </w:r>
          </w:p>
        </w:tc>
        <w:tc>
          <w:tcPr>
            <w:tcW w:w="5335" w:type="dxa"/>
            <w:gridSpan w:val="2"/>
          </w:tcPr>
          <w:p w14:paraId="40065C61" w14:textId="1752FEFA" w:rsidR="003365A9" w:rsidRDefault="003365A9" w:rsidP="00EE1920">
            <w:pPr>
              <w:jc w:val="center"/>
            </w:pPr>
            <w:r>
              <w:t xml:space="preserve">See </w:t>
            </w:r>
            <w:r w:rsidRPr="00593735">
              <w:rPr>
                <w:i/>
                <w:iCs/>
                <w:u w:val="single"/>
              </w:rPr>
              <w:fldChar w:fldCharType="begin"/>
            </w:r>
            <w:r w:rsidRPr="00593735">
              <w:rPr>
                <w:i/>
                <w:iCs/>
                <w:u w:val="single"/>
              </w:rPr>
              <w:instrText xml:space="preserve"> REF _Ref162425346 \h  \* MERGEFORMAT </w:instrText>
            </w:r>
            <w:r w:rsidRPr="00593735">
              <w:rPr>
                <w:i/>
                <w:iCs/>
                <w:u w:val="single"/>
              </w:rPr>
            </w:r>
            <w:r w:rsidRPr="00593735">
              <w:rPr>
                <w:i/>
                <w:iCs/>
                <w:u w:val="single"/>
              </w:rPr>
              <w:fldChar w:fldCharType="separate"/>
            </w:r>
            <w:r w:rsidRPr="00593735">
              <w:rPr>
                <w:i/>
                <w:iCs/>
                <w:u w:val="single"/>
              </w:rPr>
              <w:t xml:space="preserve">Table </w:t>
            </w:r>
            <w:r w:rsidRPr="00593735">
              <w:rPr>
                <w:i/>
                <w:iCs/>
                <w:noProof/>
                <w:u w:val="single"/>
              </w:rPr>
              <w:t>1</w:t>
            </w:r>
            <w:r w:rsidRPr="00593735">
              <w:rPr>
                <w:i/>
                <w:iCs/>
                <w:u w:val="single"/>
              </w:rPr>
              <w:fldChar w:fldCharType="end"/>
            </w:r>
          </w:p>
        </w:tc>
      </w:tr>
      <w:tr w:rsidR="003365A9" w14:paraId="483EB767" w14:textId="77777777" w:rsidTr="008429F6">
        <w:tc>
          <w:tcPr>
            <w:tcW w:w="1524" w:type="dxa"/>
            <w:vMerge/>
            <w:vAlign w:val="center"/>
          </w:tcPr>
          <w:p w14:paraId="11FB3C46" w14:textId="77777777" w:rsidR="003365A9" w:rsidRPr="001F533C" w:rsidRDefault="003365A9" w:rsidP="00A54D3B">
            <w:pPr>
              <w:jc w:val="center"/>
              <w:rPr>
                <w:b/>
                <w:bCs/>
              </w:rPr>
            </w:pPr>
          </w:p>
        </w:tc>
        <w:tc>
          <w:tcPr>
            <w:tcW w:w="2157" w:type="dxa"/>
          </w:tcPr>
          <w:p w14:paraId="6E43FB54" w14:textId="54867C02" w:rsidR="003365A9" w:rsidRDefault="003365A9" w:rsidP="00593735">
            <w:pPr>
              <w:jc w:val="center"/>
            </w:pPr>
            <w:r>
              <w:t>Google Cloud Vision API</w:t>
            </w:r>
          </w:p>
        </w:tc>
        <w:tc>
          <w:tcPr>
            <w:tcW w:w="5335" w:type="dxa"/>
            <w:gridSpan w:val="2"/>
          </w:tcPr>
          <w:p w14:paraId="410DC4AB" w14:textId="285AD903" w:rsidR="003365A9" w:rsidRDefault="003365A9" w:rsidP="00593735">
            <w:pPr>
              <w:jc w:val="center"/>
            </w:pPr>
            <w:r>
              <w:t xml:space="preserve">See </w:t>
            </w:r>
            <w:r w:rsidRPr="00593735">
              <w:rPr>
                <w:i/>
                <w:iCs/>
                <w:u w:val="single"/>
              </w:rPr>
              <w:fldChar w:fldCharType="begin"/>
            </w:r>
            <w:r w:rsidRPr="00593735">
              <w:rPr>
                <w:i/>
                <w:iCs/>
                <w:u w:val="single"/>
              </w:rPr>
              <w:instrText xml:space="preserve"> REF _Ref162291556 \h  \* MERGEFORMAT </w:instrText>
            </w:r>
            <w:r w:rsidRPr="00593735">
              <w:rPr>
                <w:i/>
                <w:iCs/>
                <w:u w:val="single"/>
              </w:rPr>
            </w:r>
            <w:r w:rsidRPr="00593735">
              <w:rPr>
                <w:i/>
                <w:iCs/>
                <w:u w:val="single"/>
              </w:rPr>
              <w:fldChar w:fldCharType="separate"/>
            </w:r>
            <w:r w:rsidRPr="00593735">
              <w:rPr>
                <w:i/>
                <w:iCs/>
                <w:u w:val="single"/>
              </w:rPr>
              <w:t xml:space="preserve">Table </w:t>
            </w:r>
            <w:r w:rsidRPr="00593735">
              <w:rPr>
                <w:i/>
                <w:iCs/>
                <w:noProof/>
                <w:u w:val="single"/>
              </w:rPr>
              <w:t>1</w:t>
            </w:r>
            <w:r w:rsidRPr="00593735">
              <w:rPr>
                <w:i/>
                <w:iCs/>
                <w:u w:val="single"/>
              </w:rPr>
              <w:fldChar w:fldCharType="end"/>
            </w:r>
          </w:p>
        </w:tc>
      </w:tr>
      <w:tr w:rsidR="00F14C59" w14:paraId="14457349" w14:textId="77777777" w:rsidTr="008429F6">
        <w:tc>
          <w:tcPr>
            <w:tcW w:w="1524" w:type="dxa"/>
            <w:vMerge/>
            <w:vAlign w:val="center"/>
          </w:tcPr>
          <w:p w14:paraId="221024D3" w14:textId="77777777" w:rsidR="00F14C59" w:rsidRPr="001F533C" w:rsidRDefault="00F14C59" w:rsidP="00A54D3B">
            <w:pPr>
              <w:jc w:val="center"/>
              <w:rPr>
                <w:b/>
                <w:bCs/>
              </w:rPr>
            </w:pPr>
          </w:p>
        </w:tc>
        <w:tc>
          <w:tcPr>
            <w:tcW w:w="2157" w:type="dxa"/>
          </w:tcPr>
          <w:p w14:paraId="25990648" w14:textId="77777777" w:rsidR="008429F6" w:rsidRDefault="008429F6" w:rsidP="00593735">
            <w:pPr>
              <w:jc w:val="center"/>
            </w:pPr>
          </w:p>
          <w:p w14:paraId="684DB1D5" w14:textId="77777777" w:rsidR="008429F6" w:rsidRDefault="008429F6" w:rsidP="00593735">
            <w:pPr>
              <w:jc w:val="center"/>
            </w:pPr>
          </w:p>
          <w:p w14:paraId="6061849F" w14:textId="7A92AEED" w:rsidR="00F14C59" w:rsidRDefault="00F14C59" w:rsidP="00593735">
            <w:pPr>
              <w:jc w:val="center"/>
            </w:pPr>
            <w:r w:rsidRPr="00F14C59">
              <w:lastRenderedPageBreak/>
              <w:t>Convolutional Neural Networks</w:t>
            </w:r>
            <w:r>
              <w:t xml:space="preserve"> (</w:t>
            </w:r>
            <w:r w:rsidRPr="00F14C59">
              <w:t>CNNs</w:t>
            </w:r>
            <w:r>
              <w:t>)</w:t>
            </w:r>
          </w:p>
        </w:tc>
        <w:tc>
          <w:tcPr>
            <w:tcW w:w="2410" w:type="dxa"/>
          </w:tcPr>
          <w:p w14:paraId="67F4E58D" w14:textId="559BB5EE" w:rsidR="00F14C59" w:rsidRPr="002031F6" w:rsidRDefault="00E541EB" w:rsidP="002031F6">
            <w:pPr>
              <w:pStyle w:val="ListParagraph"/>
              <w:numPr>
                <w:ilvl w:val="0"/>
                <w:numId w:val="3"/>
              </w:numPr>
            </w:pPr>
            <w:r w:rsidRPr="002031F6">
              <w:lastRenderedPageBreak/>
              <w:t xml:space="preserve">Good </w:t>
            </w:r>
            <w:r w:rsidR="009528C8" w:rsidRPr="002031F6">
              <w:t xml:space="preserve">at extracting </w:t>
            </w:r>
            <w:r w:rsidR="009528C8" w:rsidRPr="002031F6">
              <w:lastRenderedPageBreak/>
              <w:t>hierarcchical feature from images</w:t>
            </w:r>
            <w:r w:rsidR="00816988" w:rsidRPr="002031F6">
              <w:t>.</w:t>
            </w:r>
          </w:p>
          <w:p w14:paraId="7F592DCE" w14:textId="77777777" w:rsidR="007C4744" w:rsidRDefault="007C4744" w:rsidP="00E541EB"/>
          <w:p w14:paraId="6038120D" w14:textId="2B520E95" w:rsidR="009528C8" w:rsidRPr="002031F6" w:rsidRDefault="00B14854" w:rsidP="002031F6">
            <w:pPr>
              <w:pStyle w:val="ListParagraph"/>
              <w:numPr>
                <w:ilvl w:val="0"/>
                <w:numId w:val="3"/>
              </w:numPr>
            </w:pPr>
            <w:r w:rsidRPr="002031F6">
              <w:t xml:space="preserve">Versatile </w:t>
            </w:r>
            <w:r w:rsidR="00680FF1" w:rsidRPr="002031F6">
              <w:t>for a wide range of image recognition.</w:t>
            </w:r>
          </w:p>
        </w:tc>
        <w:tc>
          <w:tcPr>
            <w:tcW w:w="2925" w:type="dxa"/>
          </w:tcPr>
          <w:p w14:paraId="7730C202" w14:textId="721B4676" w:rsidR="00F14C59" w:rsidRPr="002031F6" w:rsidRDefault="009E566C" w:rsidP="002031F6">
            <w:pPr>
              <w:pStyle w:val="ListParagraph"/>
              <w:numPr>
                <w:ilvl w:val="0"/>
                <w:numId w:val="3"/>
              </w:numPr>
            </w:pPr>
            <w:r w:rsidRPr="002031F6">
              <w:lastRenderedPageBreak/>
              <w:t>High computational resources for training</w:t>
            </w:r>
            <w:r w:rsidR="008429F6" w:rsidRPr="002031F6">
              <w:t>.</w:t>
            </w:r>
          </w:p>
          <w:p w14:paraId="76CE52B7" w14:textId="77777777" w:rsidR="009E566C" w:rsidRPr="002031F6" w:rsidRDefault="009E566C" w:rsidP="002031F6">
            <w:pPr>
              <w:pStyle w:val="ListParagraph"/>
              <w:numPr>
                <w:ilvl w:val="0"/>
                <w:numId w:val="3"/>
              </w:numPr>
            </w:pPr>
            <w:r w:rsidRPr="002031F6">
              <w:lastRenderedPageBreak/>
              <w:t xml:space="preserve">Risk of overfitting </w:t>
            </w:r>
            <w:r w:rsidR="008429F6" w:rsidRPr="002031F6">
              <w:t>training data.</w:t>
            </w:r>
          </w:p>
          <w:p w14:paraId="1829BD07" w14:textId="52EDDAFF" w:rsidR="008429F6" w:rsidRPr="002031F6" w:rsidRDefault="008429F6" w:rsidP="002031F6">
            <w:pPr>
              <w:pStyle w:val="ListParagraph"/>
              <w:numPr>
                <w:ilvl w:val="0"/>
                <w:numId w:val="3"/>
              </w:numPr>
            </w:pPr>
            <w:r w:rsidRPr="002031F6">
              <w:t>Need a lot o tuning and optimization for optimal performance.</w:t>
            </w:r>
          </w:p>
        </w:tc>
      </w:tr>
    </w:tbl>
    <w:p w14:paraId="61FABCC7" w14:textId="4A72D5DC" w:rsidR="00812335" w:rsidRDefault="00812335" w:rsidP="00812335">
      <w:pPr>
        <w:keepNext/>
      </w:pPr>
    </w:p>
    <w:p w14:paraId="467A5C34" w14:textId="56E4164D" w:rsidR="00506299" w:rsidRDefault="00812335" w:rsidP="00812335">
      <w:pPr>
        <w:pStyle w:val="Caption"/>
      </w:pPr>
      <w:bookmarkStart w:id="25" w:name="_Ref162341219"/>
      <w:r>
        <w:t xml:space="preserve">Table </w:t>
      </w:r>
      <w:r>
        <w:fldChar w:fldCharType="begin"/>
      </w:r>
      <w:r>
        <w:instrText xml:space="preserve"> SEQ Table \* ARABIC </w:instrText>
      </w:r>
      <w:r>
        <w:fldChar w:fldCharType="separate"/>
      </w:r>
      <w:r w:rsidR="000A23FE">
        <w:rPr>
          <w:noProof/>
        </w:rPr>
        <w:t>2</w:t>
      </w:r>
      <w:r>
        <w:fldChar w:fldCharType="end"/>
      </w:r>
      <w:bookmarkEnd w:id="25"/>
      <w:r>
        <w:t xml:space="preserve"> - </w:t>
      </w:r>
      <w:r w:rsidRPr="00977384">
        <w:t>Advantage and Limitation of technologies used in "Information Extraction from Scanned Invoices using Machine Learning, OCR and Spatial Feature Mapping Techniques" written by Darsha.</w:t>
      </w:r>
    </w:p>
    <w:p w14:paraId="1071B6AE" w14:textId="77777777" w:rsidR="0020175B" w:rsidRDefault="0020175B" w:rsidP="0020175B">
      <w:pPr>
        <w:pStyle w:val="Heading3"/>
      </w:pPr>
      <w:bookmarkStart w:id="26" w:name="_Toc156037983"/>
      <w:bookmarkStart w:id="27" w:name="_Ref163481989"/>
      <w:bookmarkStart w:id="28" w:name="_Toc163566338"/>
      <w:r>
        <w:t xml:space="preserve">Paper 3 - </w:t>
      </w:r>
      <w:r w:rsidRPr="00BE4B19">
        <w:t>Computer Vision for Document Image Analysis and Text Extraction</w:t>
      </w:r>
      <w:bookmarkEnd w:id="26"/>
      <w:bookmarkEnd w:id="27"/>
      <w:bookmarkEnd w:id="28"/>
    </w:p>
    <w:p w14:paraId="3660CB14" w14:textId="77777777" w:rsidR="008169B1" w:rsidRDefault="008169B1" w:rsidP="008169B1"/>
    <w:p w14:paraId="49E894E1" w14:textId="13E814D6" w:rsidR="009F0256" w:rsidRDefault="009F0256" w:rsidP="009F0256">
      <w:r>
        <w:t xml:space="preserve">This third paper “Computer Vision for Document Image Analysis and Text Extraction” </w:t>
      </w:r>
      <w:r>
        <w:fldChar w:fldCharType="begin"/>
      </w:r>
      <w:r w:rsidR="00022D3A">
        <w:instrText xml:space="preserve"> ADDIN ZOTERO_ITEM CSL_CITATION {"citationID":"8RcB6Yaz","properties":{"formattedCitation":"(Benchekroun, 2022)","plainCitation":"(Benchekroun, 2022)","noteIndex":0},"citationItems":[{"id":35,"uris":["http://zotero.org/users/13363242/items/A7YJFAFR"],"itemData":{"id":35,"type":"article-journal","abstract":"Automatic document processing has been a subject of interest in the industry for the past few years, especially with the recent technological advances in Machine Learning and Computer Vision. This project investigates indepth a major component used in Document Image Processing known as Optical Character Recognition (OCR). First, an improvement upon existing shallow CNN+LSTM is proposed, using domain-speciﬁc data synthesis. We demonstrate that this model can achieve an accuracy of up to 97% on non-handwritten text, with an accuracy improvement of 24% when using synthetic data. Furthermore, we deal with handwritten text that presents more challenges including the variance of writing style, slanting, and character ambiguity. A CNN+Transformer architecture is validated to recognize handwriting extracted from real-world insurance statements data. This model achieves a maximal accuracy of 92% on real-world data. Moreover, we demonstrate how a data pipeline relying on synthetic data can be a scalable and a</w:instrText>
      </w:r>
      <w:r w:rsidR="00022D3A">
        <w:rPr>
          <w:rFonts w:ascii="Cambria Math" w:hAnsi="Cambria Math" w:cs="Cambria Math"/>
        </w:rPr>
        <w:instrText>ﬀ</w:instrText>
      </w:r>
      <w:r w:rsidR="00022D3A">
        <w:instrText xml:space="preserve">ordable solution for modern OCR needs.","language":"en","source":"Zotero","title":"Computer Vision for Document Image Analysis and Text Extraction","author":[{"family":"Benchekroun","given":"Omar"}],"issued":{"date-parts":[["2022"]]}}}],"schema":"https://github.com/citation-style-language/schema/raw/master/csl-citation.json"} </w:instrText>
      </w:r>
      <w:r>
        <w:fldChar w:fldCharType="separate"/>
      </w:r>
      <w:r w:rsidR="00022D3A">
        <w:rPr>
          <w:noProof/>
        </w:rPr>
        <w:t>(Benchekroun, 2022)</w:t>
      </w:r>
      <w:r>
        <w:fldChar w:fldCharType="end"/>
      </w:r>
      <w:r w:rsidR="00022D3A">
        <w:t xml:space="preserve"> is a research paper aiming to </w:t>
      </w:r>
      <w:r w:rsidR="00F82334">
        <w:t>improv</w:t>
      </w:r>
      <w:r w:rsidR="002345F9">
        <w:t>e Optical Character Recognition (OCR)</w:t>
      </w:r>
      <w:r w:rsidR="00DE0BBB">
        <w:t xml:space="preserve"> systems, particularly for image processing.</w:t>
      </w:r>
      <w:r w:rsidR="00354E5D">
        <w:t xml:space="preserve"> It </w:t>
      </w:r>
      <w:r w:rsidR="00DD56CE">
        <w:t>explores</w:t>
      </w:r>
      <w:r w:rsidR="00354E5D">
        <w:t xml:space="preserve"> multiple technologies </w:t>
      </w:r>
      <w:r w:rsidR="00283E51">
        <w:t xml:space="preserve">such has </w:t>
      </w:r>
      <w:r w:rsidR="003C37B3" w:rsidRPr="003C37B3">
        <w:t>Convolutional Neural Network (CNN) + Long Short-Term Memory (LSTM) Network</w:t>
      </w:r>
      <w:r w:rsidR="003C37B3">
        <w:t xml:space="preserve"> for feature extraction from images, </w:t>
      </w:r>
      <w:r w:rsidR="006E0219" w:rsidRPr="006E0219">
        <w:t>Deep CNN + Transformer/seq2seq Network</w:t>
      </w:r>
      <w:r w:rsidR="006E0219">
        <w:t xml:space="preserve"> to handle </w:t>
      </w:r>
      <w:r w:rsidR="009518FF">
        <w:t xml:space="preserve">sequential data, </w:t>
      </w:r>
      <w:r w:rsidR="00C82111" w:rsidRPr="00C82111">
        <w:t>Generative Adversarial Networks (GANs)</w:t>
      </w:r>
      <w:r w:rsidR="00C82111">
        <w:t xml:space="preserve"> to generate synthetic training data and </w:t>
      </w:r>
      <w:r w:rsidR="00D12784" w:rsidRPr="00D12784">
        <w:t>Morphological Operations</w:t>
      </w:r>
      <w:r w:rsidR="00D12784">
        <w:t xml:space="preserve"> for preprocessing training data </w:t>
      </w:r>
      <w:r w:rsidR="008938DA">
        <w:t>with different operation.</w:t>
      </w:r>
      <w:r w:rsidR="00BF4150">
        <w:t xml:space="preserve"> </w:t>
      </w:r>
    </w:p>
    <w:p w14:paraId="2B34B319" w14:textId="77777777" w:rsidR="00BD5519" w:rsidRDefault="00BD5519" w:rsidP="009F0256"/>
    <w:p w14:paraId="2F498ADE" w14:textId="77777777" w:rsidR="00FE0A62" w:rsidRDefault="00FE0A62" w:rsidP="009F0256"/>
    <w:p w14:paraId="32B4E6F3" w14:textId="77777777" w:rsidR="00FE0A62" w:rsidRDefault="00FE0A62" w:rsidP="009F0256"/>
    <w:p w14:paraId="40DD7D7D" w14:textId="77777777" w:rsidR="00FE0A62" w:rsidRDefault="00FE0A62" w:rsidP="009F0256"/>
    <w:p w14:paraId="498C5DF8" w14:textId="77777777" w:rsidR="00FE0A62" w:rsidRDefault="00FE0A62" w:rsidP="00DD56CE">
      <w:pPr>
        <w:keepNext/>
      </w:pPr>
    </w:p>
    <w:tbl>
      <w:tblPr>
        <w:tblStyle w:val="TableGrid"/>
        <w:tblW w:w="9351" w:type="dxa"/>
        <w:tblLook w:val="04A0" w:firstRow="1" w:lastRow="0" w:firstColumn="1" w:lastColumn="0" w:noHBand="0" w:noVBand="1"/>
      </w:tblPr>
      <w:tblGrid>
        <w:gridCol w:w="1555"/>
        <w:gridCol w:w="2415"/>
        <w:gridCol w:w="2688"/>
        <w:gridCol w:w="2693"/>
      </w:tblGrid>
      <w:tr w:rsidR="00FE0A62" w14:paraId="317B3004" w14:textId="77777777" w:rsidTr="002031F6">
        <w:tc>
          <w:tcPr>
            <w:tcW w:w="1555" w:type="dxa"/>
          </w:tcPr>
          <w:p w14:paraId="28FDC43E" w14:textId="77777777" w:rsidR="00FE0A62" w:rsidRDefault="00FE0A62" w:rsidP="00AB2329"/>
        </w:tc>
        <w:tc>
          <w:tcPr>
            <w:tcW w:w="2415" w:type="dxa"/>
          </w:tcPr>
          <w:p w14:paraId="2A5E4D80" w14:textId="77777777" w:rsidR="00FE0A62" w:rsidRPr="001F533C" w:rsidRDefault="00FE0A62" w:rsidP="00AB2329">
            <w:pPr>
              <w:jc w:val="center"/>
              <w:rPr>
                <w:b/>
                <w:bCs/>
              </w:rPr>
            </w:pPr>
            <w:r w:rsidRPr="001F533C">
              <w:rPr>
                <w:b/>
                <w:bCs/>
              </w:rPr>
              <w:t>Technologies</w:t>
            </w:r>
          </w:p>
        </w:tc>
        <w:tc>
          <w:tcPr>
            <w:tcW w:w="2688" w:type="dxa"/>
          </w:tcPr>
          <w:p w14:paraId="7ECFEC35" w14:textId="77777777" w:rsidR="00FE0A62" w:rsidRPr="001F533C" w:rsidRDefault="00FE0A62" w:rsidP="00AB2329">
            <w:pPr>
              <w:jc w:val="center"/>
              <w:rPr>
                <w:b/>
                <w:bCs/>
              </w:rPr>
            </w:pPr>
            <w:r w:rsidRPr="001F533C">
              <w:rPr>
                <w:b/>
                <w:bCs/>
              </w:rPr>
              <w:t>Pros</w:t>
            </w:r>
          </w:p>
        </w:tc>
        <w:tc>
          <w:tcPr>
            <w:tcW w:w="2693" w:type="dxa"/>
          </w:tcPr>
          <w:p w14:paraId="09A59CC0" w14:textId="77777777" w:rsidR="00FE0A62" w:rsidRPr="001F533C" w:rsidRDefault="00FE0A62" w:rsidP="00AB2329">
            <w:pPr>
              <w:jc w:val="center"/>
              <w:rPr>
                <w:b/>
                <w:bCs/>
              </w:rPr>
            </w:pPr>
            <w:r w:rsidRPr="001F533C">
              <w:rPr>
                <w:b/>
                <w:bCs/>
              </w:rPr>
              <w:t>Cons</w:t>
            </w:r>
          </w:p>
        </w:tc>
      </w:tr>
      <w:tr w:rsidR="00FE0A62" w14:paraId="5CA5A63A" w14:textId="77777777" w:rsidTr="002031F6">
        <w:tc>
          <w:tcPr>
            <w:tcW w:w="1555" w:type="dxa"/>
            <w:vMerge w:val="restart"/>
            <w:vAlign w:val="center"/>
          </w:tcPr>
          <w:p w14:paraId="5DEDE11E" w14:textId="77777777" w:rsidR="00FE0A62" w:rsidRPr="001F533C" w:rsidRDefault="00FE0A62" w:rsidP="00895558">
            <w:pPr>
              <w:jc w:val="center"/>
              <w:rPr>
                <w:b/>
                <w:bCs/>
              </w:rPr>
            </w:pPr>
            <w:r w:rsidRPr="001F533C">
              <w:rPr>
                <w:b/>
                <w:bCs/>
              </w:rPr>
              <w:t>Optical Character Recognition (OCR)</w:t>
            </w:r>
          </w:p>
        </w:tc>
        <w:tc>
          <w:tcPr>
            <w:tcW w:w="2415" w:type="dxa"/>
          </w:tcPr>
          <w:p w14:paraId="09ABCF20" w14:textId="77777777" w:rsidR="002031F6" w:rsidRDefault="002031F6" w:rsidP="00895558">
            <w:pPr>
              <w:jc w:val="center"/>
            </w:pPr>
          </w:p>
          <w:p w14:paraId="09E229AC" w14:textId="3114E541" w:rsidR="00FE0A62" w:rsidRDefault="00FE0A62" w:rsidP="00895558">
            <w:pPr>
              <w:jc w:val="center"/>
            </w:pPr>
            <w:r w:rsidRPr="00442A70">
              <w:t xml:space="preserve">Convolutional Neural Networks (CNN) </w:t>
            </w:r>
            <w:r>
              <w:t>+</w:t>
            </w:r>
            <w:r w:rsidRPr="00442A70">
              <w:t xml:space="preserve"> Long Short-Term Memory (LSTM)</w:t>
            </w:r>
          </w:p>
        </w:tc>
        <w:tc>
          <w:tcPr>
            <w:tcW w:w="2688" w:type="dxa"/>
          </w:tcPr>
          <w:p w14:paraId="5D0C9972" w14:textId="77777777" w:rsidR="0011527E" w:rsidRPr="002031F6" w:rsidRDefault="00FE0A62" w:rsidP="002031F6">
            <w:pPr>
              <w:pStyle w:val="ListParagraph"/>
              <w:numPr>
                <w:ilvl w:val="0"/>
                <w:numId w:val="1"/>
              </w:numPr>
            </w:pPr>
            <w:r w:rsidRPr="002031F6">
              <w:t>Effective for non-handwritten text</w:t>
            </w:r>
            <w:r w:rsidR="0011527E" w:rsidRPr="002031F6">
              <w:t>.</w:t>
            </w:r>
          </w:p>
          <w:p w14:paraId="446562EE" w14:textId="4767A320" w:rsidR="00FE0A62" w:rsidRPr="002031F6" w:rsidRDefault="0011527E" w:rsidP="002031F6">
            <w:pPr>
              <w:pStyle w:val="ListParagraph"/>
              <w:numPr>
                <w:ilvl w:val="0"/>
                <w:numId w:val="1"/>
              </w:numPr>
            </w:pPr>
            <w:r w:rsidRPr="002031F6">
              <w:t>S</w:t>
            </w:r>
            <w:r w:rsidR="00FE0A62" w:rsidRPr="002031F6">
              <w:t>hows significant accuracy improvement with synthetic data.</w:t>
            </w:r>
          </w:p>
        </w:tc>
        <w:tc>
          <w:tcPr>
            <w:tcW w:w="2693" w:type="dxa"/>
          </w:tcPr>
          <w:p w14:paraId="62161B12" w14:textId="77777777" w:rsidR="00FE0A62" w:rsidRPr="002031F6" w:rsidRDefault="00FE0A62" w:rsidP="002031F6">
            <w:pPr>
              <w:pStyle w:val="ListParagraph"/>
              <w:numPr>
                <w:ilvl w:val="0"/>
                <w:numId w:val="1"/>
              </w:numPr>
            </w:pPr>
            <w:r w:rsidRPr="002031F6">
              <w:t>Are computationally intensive and may require large dataset for high accuracy.</w:t>
            </w:r>
          </w:p>
          <w:p w14:paraId="48028F2B" w14:textId="77777777" w:rsidR="004438DC" w:rsidRDefault="004438DC" w:rsidP="00AB2329"/>
          <w:p w14:paraId="00912E30" w14:textId="388219FF" w:rsidR="00B12D41" w:rsidRPr="002031F6" w:rsidRDefault="00B12D41" w:rsidP="002031F6">
            <w:pPr>
              <w:pStyle w:val="ListParagraph"/>
              <w:numPr>
                <w:ilvl w:val="0"/>
                <w:numId w:val="1"/>
              </w:numPr>
            </w:pPr>
            <w:r w:rsidRPr="002031F6">
              <w:t>Struggle with comp[lex patterns in data</w:t>
            </w:r>
          </w:p>
        </w:tc>
      </w:tr>
      <w:tr w:rsidR="00D937FA" w14:paraId="2030125F" w14:textId="77777777" w:rsidTr="002031F6">
        <w:tc>
          <w:tcPr>
            <w:tcW w:w="1555" w:type="dxa"/>
            <w:vMerge/>
            <w:vAlign w:val="center"/>
          </w:tcPr>
          <w:p w14:paraId="6C410DFF" w14:textId="77777777" w:rsidR="00D937FA" w:rsidRPr="001F533C" w:rsidRDefault="00D937FA" w:rsidP="00895558">
            <w:pPr>
              <w:jc w:val="center"/>
              <w:rPr>
                <w:b/>
                <w:bCs/>
              </w:rPr>
            </w:pPr>
          </w:p>
        </w:tc>
        <w:tc>
          <w:tcPr>
            <w:tcW w:w="2415" w:type="dxa"/>
          </w:tcPr>
          <w:p w14:paraId="2027C748" w14:textId="77777777" w:rsidR="002031F6" w:rsidRDefault="002031F6" w:rsidP="00895558">
            <w:pPr>
              <w:jc w:val="center"/>
            </w:pPr>
          </w:p>
          <w:p w14:paraId="16C2F1F1" w14:textId="12A0068B" w:rsidR="00D937FA" w:rsidRPr="00442A70" w:rsidRDefault="003E073F" w:rsidP="00895558">
            <w:pPr>
              <w:jc w:val="center"/>
            </w:pPr>
            <w:r w:rsidRPr="003E073F">
              <w:t>Deep CNN + Transformer/seq2seq Network</w:t>
            </w:r>
          </w:p>
        </w:tc>
        <w:tc>
          <w:tcPr>
            <w:tcW w:w="2688" w:type="dxa"/>
          </w:tcPr>
          <w:p w14:paraId="5C14BDC6" w14:textId="77777777" w:rsidR="00D937FA" w:rsidRPr="002031F6" w:rsidRDefault="00931202" w:rsidP="002031F6">
            <w:pPr>
              <w:pStyle w:val="ListParagraph"/>
              <w:numPr>
                <w:ilvl w:val="0"/>
                <w:numId w:val="1"/>
              </w:numPr>
            </w:pPr>
            <w:r w:rsidRPr="002031F6">
              <w:t xml:space="preserve">Capable of </w:t>
            </w:r>
            <w:r w:rsidR="00FE68C0" w:rsidRPr="002031F6">
              <w:t>parallel processing, offering faster execution.</w:t>
            </w:r>
          </w:p>
          <w:p w14:paraId="22DD68B3" w14:textId="77777777" w:rsidR="00FE68C0" w:rsidRPr="002031F6" w:rsidRDefault="00B81976" w:rsidP="002031F6">
            <w:pPr>
              <w:pStyle w:val="ListParagraph"/>
              <w:numPr>
                <w:ilvl w:val="0"/>
                <w:numId w:val="1"/>
              </w:numPr>
            </w:pPr>
            <w:r w:rsidRPr="002031F6">
              <w:t>Can extract complex features from images.</w:t>
            </w:r>
          </w:p>
          <w:p w14:paraId="4FC8593B" w14:textId="4DA021A4" w:rsidR="002031F6" w:rsidRDefault="002031F6" w:rsidP="00AB2329"/>
        </w:tc>
        <w:tc>
          <w:tcPr>
            <w:tcW w:w="2693" w:type="dxa"/>
          </w:tcPr>
          <w:p w14:paraId="1ABE7956" w14:textId="77777777" w:rsidR="00D937FA" w:rsidRPr="002031F6" w:rsidRDefault="00B81976" w:rsidP="002031F6">
            <w:pPr>
              <w:pStyle w:val="ListParagraph"/>
              <w:numPr>
                <w:ilvl w:val="0"/>
                <w:numId w:val="1"/>
              </w:numPr>
            </w:pPr>
            <w:r w:rsidRPr="002031F6">
              <w:t xml:space="preserve">Require significan computation </w:t>
            </w:r>
            <w:r w:rsidR="00421245" w:rsidRPr="002031F6">
              <w:t>resources.</w:t>
            </w:r>
          </w:p>
          <w:p w14:paraId="54140C7E" w14:textId="3206A18D" w:rsidR="00421245" w:rsidRPr="002031F6" w:rsidRDefault="002D008D" w:rsidP="002031F6">
            <w:pPr>
              <w:pStyle w:val="ListParagraph"/>
              <w:numPr>
                <w:ilvl w:val="0"/>
                <w:numId w:val="1"/>
              </w:numPr>
            </w:pPr>
            <w:r w:rsidRPr="002031F6">
              <w:t>Difficulty to optimize due to his complexity.</w:t>
            </w:r>
          </w:p>
        </w:tc>
      </w:tr>
      <w:tr w:rsidR="00815EAB" w14:paraId="1B5F9C4C" w14:textId="77777777" w:rsidTr="002031F6">
        <w:tc>
          <w:tcPr>
            <w:tcW w:w="1555" w:type="dxa"/>
            <w:vAlign w:val="center"/>
          </w:tcPr>
          <w:p w14:paraId="35B39E96" w14:textId="2EC86F1D" w:rsidR="00815EAB" w:rsidRPr="001F533C" w:rsidRDefault="00815EAB" w:rsidP="00895558">
            <w:pPr>
              <w:jc w:val="center"/>
              <w:rPr>
                <w:b/>
                <w:bCs/>
              </w:rPr>
            </w:pPr>
            <w:r w:rsidRPr="00815EAB">
              <w:rPr>
                <w:b/>
                <w:bCs/>
              </w:rPr>
              <w:lastRenderedPageBreak/>
              <w:t>Synthetic Data Generation</w:t>
            </w:r>
          </w:p>
        </w:tc>
        <w:tc>
          <w:tcPr>
            <w:tcW w:w="2415" w:type="dxa"/>
          </w:tcPr>
          <w:p w14:paraId="78988F7E" w14:textId="77777777" w:rsidR="002031F6" w:rsidRDefault="002031F6" w:rsidP="00895558">
            <w:pPr>
              <w:jc w:val="center"/>
            </w:pPr>
          </w:p>
          <w:p w14:paraId="311B6881" w14:textId="77777777" w:rsidR="002031F6" w:rsidRDefault="002031F6" w:rsidP="00895558">
            <w:pPr>
              <w:jc w:val="center"/>
            </w:pPr>
          </w:p>
          <w:p w14:paraId="46D7B05E" w14:textId="0FC5C4CB" w:rsidR="00815EAB" w:rsidRPr="003E073F" w:rsidRDefault="002436B8" w:rsidP="00895558">
            <w:pPr>
              <w:jc w:val="center"/>
            </w:pPr>
            <w:r w:rsidRPr="002436B8">
              <w:t>Generative Adversarial Networks (GANs)</w:t>
            </w:r>
          </w:p>
        </w:tc>
        <w:tc>
          <w:tcPr>
            <w:tcW w:w="2688" w:type="dxa"/>
          </w:tcPr>
          <w:p w14:paraId="0723A0B4" w14:textId="77777777" w:rsidR="00815EAB" w:rsidRPr="002031F6" w:rsidRDefault="002766C9" w:rsidP="002031F6">
            <w:pPr>
              <w:pStyle w:val="ListParagraph"/>
              <w:numPr>
                <w:ilvl w:val="0"/>
                <w:numId w:val="1"/>
              </w:numPr>
            </w:pPr>
            <w:r w:rsidRPr="002031F6">
              <w:t>Increase</w:t>
            </w:r>
            <w:r w:rsidR="003F3CF6" w:rsidRPr="002031F6">
              <w:t xml:space="preserve"> training data.</w:t>
            </w:r>
          </w:p>
          <w:p w14:paraId="5B95D1C0" w14:textId="04D54447" w:rsidR="003F3CF6" w:rsidRPr="002031F6" w:rsidRDefault="00D308DF" w:rsidP="002031F6">
            <w:pPr>
              <w:pStyle w:val="ListParagraph"/>
              <w:numPr>
                <w:ilvl w:val="0"/>
                <w:numId w:val="1"/>
              </w:numPr>
            </w:pPr>
            <w:r w:rsidRPr="002031F6">
              <w:t xml:space="preserve">Help model learn feature </w:t>
            </w:r>
            <w:r w:rsidR="00DB5986" w:rsidRPr="002031F6">
              <w:t>that may not be present in real-world cenario.</w:t>
            </w:r>
          </w:p>
        </w:tc>
        <w:tc>
          <w:tcPr>
            <w:tcW w:w="2693" w:type="dxa"/>
          </w:tcPr>
          <w:p w14:paraId="5A289870" w14:textId="77777777" w:rsidR="00815EAB" w:rsidRPr="002031F6" w:rsidRDefault="00741F71" w:rsidP="002031F6">
            <w:pPr>
              <w:pStyle w:val="ListParagraph"/>
              <w:numPr>
                <w:ilvl w:val="0"/>
                <w:numId w:val="1"/>
              </w:numPr>
            </w:pPr>
            <w:r w:rsidRPr="002031F6">
              <w:t>Generated data might not always</w:t>
            </w:r>
            <w:r w:rsidR="009C78B7" w:rsidRPr="002031F6">
              <w:t xml:space="preserve"> represent real-world cenarios.</w:t>
            </w:r>
          </w:p>
          <w:p w14:paraId="1D9C9728" w14:textId="2E7D1BFB" w:rsidR="009C78B7" w:rsidRPr="002031F6" w:rsidRDefault="009C78B7" w:rsidP="002031F6">
            <w:pPr>
              <w:pStyle w:val="ListParagraph"/>
              <w:numPr>
                <w:ilvl w:val="0"/>
                <w:numId w:val="1"/>
              </w:numPr>
            </w:pPr>
            <w:r w:rsidRPr="002031F6">
              <w:t xml:space="preserve">Can reduce </w:t>
            </w:r>
            <w:r w:rsidR="002031F6" w:rsidRPr="002031F6">
              <w:t>accuracy in case of generated data not accurate to the cenario.</w:t>
            </w:r>
          </w:p>
        </w:tc>
      </w:tr>
    </w:tbl>
    <w:p w14:paraId="48CD57E0" w14:textId="77777777" w:rsidR="00FE0A62" w:rsidRDefault="00FE0A62" w:rsidP="00FE0A62"/>
    <w:p w14:paraId="32FA917B" w14:textId="47A96B76" w:rsidR="00DD56CE" w:rsidRDefault="00DD56CE" w:rsidP="00DD56CE">
      <w:pPr>
        <w:keepNext/>
      </w:pPr>
    </w:p>
    <w:p w14:paraId="47381EF3" w14:textId="5BB40246" w:rsidR="00BD5519" w:rsidRPr="008169B1" w:rsidRDefault="00DD56CE" w:rsidP="00DD56CE">
      <w:pPr>
        <w:pStyle w:val="Caption"/>
      </w:pPr>
      <w:bookmarkStart w:id="29" w:name="_Ref162344613"/>
      <w:r>
        <w:t xml:space="preserve">Table </w:t>
      </w:r>
      <w:r>
        <w:fldChar w:fldCharType="begin"/>
      </w:r>
      <w:r>
        <w:instrText xml:space="preserve"> SEQ Table \* ARABIC </w:instrText>
      </w:r>
      <w:r>
        <w:fldChar w:fldCharType="separate"/>
      </w:r>
      <w:r w:rsidR="000A23FE">
        <w:rPr>
          <w:noProof/>
        </w:rPr>
        <w:t>3</w:t>
      </w:r>
      <w:r>
        <w:fldChar w:fldCharType="end"/>
      </w:r>
      <w:bookmarkEnd w:id="29"/>
      <w:r w:rsidRPr="0046419D">
        <w:t>- Advantage and Limitation of technologies used in "Computer Vision for Document Image Analysis and Text Extraction" written by Benchekrou.</w:t>
      </w:r>
    </w:p>
    <w:p w14:paraId="532C7A06" w14:textId="77777777" w:rsidR="00506299" w:rsidRDefault="00506299" w:rsidP="00FE7E31"/>
    <w:p w14:paraId="0AF9A16B" w14:textId="1FEF5EE3" w:rsidR="0031256A" w:rsidRDefault="00F85CFA" w:rsidP="00FE7E31">
      <w:r>
        <w:t>The advant</w:t>
      </w:r>
      <w:r w:rsidR="00834EEC">
        <w:t xml:space="preserve">age and disadvantage of these technologies can be found in </w:t>
      </w:r>
      <w:r w:rsidR="00834EEC" w:rsidRPr="00834EEC">
        <w:rPr>
          <w:i/>
          <w:iCs/>
          <w:u w:val="single"/>
        </w:rPr>
        <w:fldChar w:fldCharType="begin"/>
      </w:r>
      <w:r w:rsidR="00834EEC" w:rsidRPr="00834EEC">
        <w:rPr>
          <w:i/>
          <w:iCs/>
          <w:u w:val="single"/>
        </w:rPr>
        <w:instrText xml:space="preserve"> REF _Ref162344613 \h  \* MERGEFORMAT </w:instrText>
      </w:r>
      <w:r w:rsidR="00834EEC" w:rsidRPr="00834EEC">
        <w:rPr>
          <w:i/>
          <w:iCs/>
          <w:u w:val="single"/>
        </w:rPr>
      </w:r>
      <w:r w:rsidR="00834EEC" w:rsidRPr="00834EEC">
        <w:rPr>
          <w:i/>
          <w:iCs/>
          <w:u w:val="single"/>
        </w:rPr>
        <w:fldChar w:fldCharType="separate"/>
      </w:r>
      <w:r w:rsidR="00834EEC" w:rsidRPr="00834EEC">
        <w:rPr>
          <w:i/>
          <w:iCs/>
          <w:u w:val="single"/>
        </w:rPr>
        <w:t xml:space="preserve">Table </w:t>
      </w:r>
      <w:r w:rsidR="00834EEC" w:rsidRPr="00834EEC">
        <w:rPr>
          <w:i/>
          <w:iCs/>
          <w:noProof/>
          <w:u w:val="single"/>
        </w:rPr>
        <w:t>3</w:t>
      </w:r>
      <w:r w:rsidR="00834EEC" w:rsidRPr="00834EEC">
        <w:rPr>
          <w:i/>
          <w:iCs/>
          <w:u w:val="single"/>
        </w:rPr>
        <w:fldChar w:fldCharType="end"/>
      </w:r>
      <w:r w:rsidR="00207E8A">
        <w:t xml:space="preserve">. </w:t>
      </w:r>
      <w:r w:rsidR="00106D9B">
        <w:t>Furthermore</w:t>
      </w:r>
      <w:r w:rsidR="00207E8A">
        <w:t xml:space="preserve">, </w:t>
      </w:r>
      <w:r w:rsidR="00106D9B">
        <w:t>the usage of GANs</w:t>
      </w:r>
      <w:r w:rsidR="00B25658">
        <w:t xml:space="preserve"> to create </w:t>
      </w:r>
      <w:r w:rsidR="008C5B98">
        <w:t>synthetic</w:t>
      </w:r>
      <w:r w:rsidR="00B25658">
        <w:t xml:space="preserve"> data is an interesting </w:t>
      </w:r>
      <w:r w:rsidR="008C5B98">
        <w:t>feature to increase the training dataset and therefor increase the accuracy</w:t>
      </w:r>
      <w:r w:rsidR="00266FF8">
        <w:t xml:space="preserve"> if </w:t>
      </w:r>
      <w:r w:rsidR="0031256A">
        <w:t>an</w:t>
      </w:r>
      <w:r w:rsidR="000E19A4">
        <w:t xml:space="preserve"> </w:t>
      </w:r>
      <w:r w:rsidR="00F74B52">
        <w:t xml:space="preserve">OCR algorithm is </w:t>
      </w:r>
      <w:r w:rsidR="0031256A">
        <w:t>developed</w:t>
      </w:r>
      <w:r w:rsidR="00F74B52">
        <w:t xml:space="preserve"> from scratch such </w:t>
      </w:r>
      <w:r w:rsidR="001D3E95">
        <w:t>has the</w:t>
      </w:r>
      <w:r w:rsidR="00F74B52">
        <w:t xml:space="preserve"> different one used in this third </w:t>
      </w:r>
      <w:r w:rsidR="001D3E95">
        <w:t>research paper</w:t>
      </w:r>
      <w:r w:rsidR="00F74B52">
        <w:t>.</w:t>
      </w:r>
      <w:r w:rsidR="001D3E95">
        <w:t xml:space="preserve"> </w:t>
      </w:r>
      <w:r w:rsidR="0031256A">
        <w:t xml:space="preserve"> Developing</w:t>
      </w:r>
      <w:r w:rsidR="00D24F5B">
        <w:t xml:space="preserve"> </w:t>
      </w:r>
      <w:r w:rsidR="008A09EF">
        <w:t>an</w:t>
      </w:r>
      <w:r w:rsidR="00D24F5B">
        <w:t xml:space="preserve"> </w:t>
      </w:r>
      <w:r w:rsidR="002D3633">
        <w:t xml:space="preserve">OCR from scratch without using an already </w:t>
      </w:r>
      <w:r w:rsidR="0054206D">
        <w:t>made system such has Tesseract or Google</w:t>
      </w:r>
      <w:r w:rsidR="004817D9">
        <w:t xml:space="preserve"> Cloud</w:t>
      </w:r>
      <w:r w:rsidR="0054206D">
        <w:t xml:space="preserve"> Vision </w:t>
      </w:r>
      <w:r w:rsidR="004817D9">
        <w:t>API could allow a mo</w:t>
      </w:r>
      <w:r w:rsidR="00DC35C3">
        <w:t xml:space="preserve">re precise </w:t>
      </w:r>
      <w:r w:rsidR="00BA04AF">
        <w:t xml:space="preserve">extraction </w:t>
      </w:r>
      <w:r w:rsidR="00DC35C3">
        <w:t xml:space="preserve">specially for Mauritian receipt, therefore it’ll increase the </w:t>
      </w:r>
      <w:r w:rsidR="00BA04AF">
        <w:t>development</w:t>
      </w:r>
      <w:r w:rsidR="00DC35C3">
        <w:t xml:space="preserve"> </w:t>
      </w:r>
      <w:r w:rsidR="00BA04AF">
        <w:t xml:space="preserve">time and will be limited by his training data which in </w:t>
      </w:r>
      <w:r w:rsidR="008A09EF">
        <w:t>out context is limited and therefore would not be recommended compared to powerful pretrained system.</w:t>
      </w:r>
    </w:p>
    <w:p w14:paraId="152BE61B" w14:textId="12A97BA8" w:rsidR="00F85CFA" w:rsidRPr="00834EEC" w:rsidRDefault="001D3E95" w:rsidP="00FE7E31">
      <w:r>
        <w:t xml:space="preserve"> </w:t>
      </w:r>
    </w:p>
    <w:p w14:paraId="33550998" w14:textId="77777777" w:rsidR="00AC179D" w:rsidRDefault="00AC179D" w:rsidP="00FE7E31"/>
    <w:p w14:paraId="5CBF3C67" w14:textId="77777777" w:rsidR="00AC179D" w:rsidRDefault="00AC179D" w:rsidP="00FE7E31"/>
    <w:p w14:paraId="73D2732F" w14:textId="77777777" w:rsidR="000A23FE" w:rsidRDefault="000A23FE" w:rsidP="00FE7E31"/>
    <w:p w14:paraId="706B855E" w14:textId="77777777" w:rsidR="000A23FE" w:rsidRDefault="000A23FE" w:rsidP="00FE7E31"/>
    <w:p w14:paraId="571FD87B" w14:textId="77777777" w:rsidR="000A23FE" w:rsidRDefault="000A23FE" w:rsidP="00FE7E31"/>
    <w:p w14:paraId="693EC893" w14:textId="77777777" w:rsidR="00AC179D" w:rsidRDefault="00AC179D" w:rsidP="00FE7E31"/>
    <w:p w14:paraId="498B28E2" w14:textId="77777777" w:rsidR="00AC179D" w:rsidRDefault="00AC179D" w:rsidP="00FE7E31"/>
    <w:p w14:paraId="217C56FA" w14:textId="54DDAF96" w:rsidR="00FE7E31" w:rsidRPr="00FE7E31" w:rsidRDefault="00926667" w:rsidP="00926667">
      <w:pPr>
        <w:pStyle w:val="Heading2"/>
      </w:pPr>
      <w:bookmarkStart w:id="30" w:name="_Toc163566339"/>
      <w:r>
        <w:t>Mobile Application</w:t>
      </w:r>
      <w:bookmarkEnd w:id="30"/>
    </w:p>
    <w:p w14:paraId="6FEE8762" w14:textId="77777777" w:rsidR="00ED40D8" w:rsidRDefault="00ED40D8" w:rsidP="00ED40D8"/>
    <w:p w14:paraId="3055634E" w14:textId="1C09CBC9" w:rsidR="00D81D37" w:rsidRDefault="00D81D37" w:rsidP="000A23FE">
      <w:pPr>
        <w:pStyle w:val="Heading3"/>
      </w:pPr>
      <w:bookmarkStart w:id="31" w:name="_Toc156037985"/>
      <w:bookmarkStart w:id="32" w:name="_Ref163485672"/>
      <w:bookmarkStart w:id="33" w:name="_Toc163566340"/>
      <w:r>
        <w:t>Paper</w:t>
      </w:r>
      <w:r w:rsidR="000A23FE">
        <w:t xml:space="preserve"> 4</w:t>
      </w:r>
      <w:r>
        <w:t xml:space="preserve"> - </w:t>
      </w:r>
      <w:r w:rsidRPr="007E135F">
        <w:t>React Native vs Flutter, cross-platform mobile application frameworks.</w:t>
      </w:r>
      <w:bookmarkEnd w:id="31"/>
      <w:bookmarkEnd w:id="32"/>
      <w:bookmarkEnd w:id="33"/>
    </w:p>
    <w:p w14:paraId="10AD313C" w14:textId="77777777" w:rsidR="0058537B" w:rsidRDefault="0058537B" w:rsidP="0058537B"/>
    <w:p w14:paraId="4ADEA776" w14:textId="7C8833A9" w:rsidR="00BE15CC" w:rsidRDefault="0058537B" w:rsidP="0058537B">
      <w:r>
        <w:t xml:space="preserve">This last </w:t>
      </w:r>
      <w:r w:rsidR="004161F6">
        <w:t>research paper “</w:t>
      </w:r>
      <w:r w:rsidR="004161F6" w:rsidRPr="004161F6">
        <w:t>React Native vs Flutter, cross-platform mobile application frameworks</w:t>
      </w:r>
      <w:r w:rsidR="004161F6">
        <w:t xml:space="preserve">” </w:t>
      </w:r>
      <w:r w:rsidR="004161F6">
        <w:fldChar w:fldCharType="begin"/>
      </w:r>
      <w:r w:rsidR="004161F6">
        <w:instrText xml:space="preserve"> ADDIN ZOTERO_ITEM CSL_CITATION {"citationID":"yjn9XZNz","properties":{"formattedCitation":"(Wu, 2018)","plainCitation":"(Wu, 2018)","noteIndex":0},"citationItems":[{"id":88,"uris":["http://zotero.org/users/13363242/items/QZ8YCVH2"],"itemData":{"id":88,"type":"article-journal","language":"en","source":"Zotero","title":"React Native vs Flutter, cross-platform mobile application frameworks","author":[{"family":"Wu","given":"Wenhao"}],"issued":{"date-parts":[["2018",3,1]]}}}],"schema":"https://github.com/citation-style-language/schema/raw/master/csl-citation.json"} </w:instrText>
      </w:r>
      <w:r w:rsidR="004161F6">
        <w:fldChar w:fldCharType="separate"/>
      </w:r>
      <w:r w:rsidR="004161F6">
        <w:rPr>
          <w:noProof/>
        </w:rPr>
        <w:t>(Wu, 2018)</w:t>
      </w:r>
      <w:r w:rsidR="004161F6">
        <w:fldChar w:fldCharType="end"/>
      </w:r>
      <w:r w:rsidR="004161F6">
        <w:t xml:space="preserve"> focus on comparing two frameworks to develop cross-platform mobile application: React Native and Flutter.</w:t>
      </w:r>
      <w:r w:rsidR="00722441">
        <w:t xml:space="preserve"> These two frameworks being prominent actors in mobile development with their advantage and disadvantage available in </w:t>
      </w:r>
      <w:r w:rsidR="00722441" w:rsidRPr="00722441">
        <w:rPr>
          <w:i/>
          <w:iCs/>
          <w:u w:val="single"/>
        </w:rPr>
        <w:fldChar w:fldCharType="begin"/>
      </w:r>
      <w:r w:rsidR="00722441" w:rsidRPr="00722441">
        <w:rPr>
          <w:i/>
          <w:iCs/>
          <w:u w:val="single"/>
        </w:rPr>
        <w:instrText xml:space="preserve"> REF _Ref162357606 \h  \* MERGEFORMAT </w:instrText>
      </w:r>
      <w:r w:rsidR="00722441" w:rsidRPr="00722441">
        <w:rPr>
          <w:i/>
          <w:iCs/>
          <w:u w:val="single"/>
        </w:rPr>
      </w:r>
      <w:r w:rsidR="00722441" w:rsidRPr="00722441">
        <w:rPr>
          <w:i/>
          <w:iCs/>
          <w:u w:val="single"/>
        </w:rPr>
        <w:fldChar w:fldCharType="separate"/>
      </w:r>
      <w:r w:rsidR="00722441" w:rsidRPr="00722441">
        <w:rPr>
          <w:i/>
          <w:iCs/>
          <w:u w:val="single"/>
        </w:rPr>
        <w:t xml:space="preserve">Table </w:t>
      </w:r>
      <w:r w:rsidR="00722441" w:rsidRPr="00722441">
        <w:rPr>
          <w:i/>
          <w:iCs/>
          <w:noProof/>
          <w:u w:val="single"/>
        </w:rPr>
        <w:t>4</w:t>
      </w:r>
      <w:r w:rsidR="00722441" w:rsidRPr="00722441">
        <w:rPr>
          <w:i/>
          <w:iCs/>
          <w:u w:val="single"/>
        </w:rPr>
        <w:fldChar w:fldCharType="end"/>
      </w:r>
      <w:r w:rsidR="008B1247">
        <w:t xml:space="preserve">. React Native developed by Facebook is using JavaScript and React which are famous programing language but for complex development will require specific </w:t>
      </w:r>
      <w:r w:rsidR="001B460E">
        <w:t xml:space="preserve">programming language per platform. One the other hand, Flutter is developed by google using Dart which is not as widely adopted as JavaScript but use a single code base for both iOS </w:t>
      </w:r>
      <w:r w:rsidR="001B460E">
        <w:lastRenderedPageBreak/>
        <w:t>and android, however this single code base create a</w:t>
      </w:r>
      <w:r w:rsidR="00BE15CC">
        <w:t xml:space="preserve"> larger app size compared to React Native app. </w:t>
      </w:r>
    </w:p>
    <w:p w14:paraId="09271AB3" w14:textId="4A22F6E6" w:rsidR="00BE15CC" w:rsidRDefault="00BE15CC" w:rsidP="0058537B">
      <w:r>
        <w:t xml:space="preserve">In the context of the receipt extractor application, the </w:t>
      </w:r>
      <w:r w:rsidR="00920648">
        <w:t xml:space="preserve">emphasis of the mobile app will be on the execution speed and stability of the app. Therefore, Flutter has shown in </w:t>
      </w:r>
      <w:r w:rsidR="00920648" w:rsidRPr="00920648">
        <w:rPr>
          <w:i/>
          <w:iCs/>
          <w:u w:val="single"/>
        </w:rPr>
        <w:fldChar w:fldCharType="begin"/>
      </w:r>
      <w:r w:rsidR="00920648" w:rsidRPr="00920648">
        <w:rPr>
          <w:i/>
          <w:iCs/>
          <w:u w:val="single"/>
        </w:rPr>
        <w:instrText xml:space="preserve"> REF _Ref162357606 \h  \* MERGEFORMAT </w:instrText>
      </w:r>
      <w:r w:rsidR="00920648" w:rsidRPr="00920648">
        <w:rPr>
          <w:i/>
          <w:iCs/>
          <w:u w:val="single"/>
        </w:rPr>
      </w:r>
      <w:r w:rsidR="00920648" w:rsidRPr="00920648">
        <w:rPr>
          <w:i/>
          <w:iCs/>
          <w:u w:val="single"/>
        </w:rPr>
        <w:fldChar w:fldCharType="separate"/>
      </w:r>
      <w:r w:rsidR="00920648" w:rsidRPr="00920648">
        <w:rPr>
          <w:i/>
          <w:iCs/>
          <w:u w:val="single"/>
        </w:rPr>
        <w:t xml:space="preserve">Table </w:t>
      </w:r>
      <w:r w:rsidR="00920648" w:rsidRPr="00920648">
        <w:rPr>
          <w:i/>
          <w:iCs/>
          <w:noProof/>
          <w:u w:val="single"/>
        </w:rPr>
        <w:t>4</w:t>
      </w:r>
      <w:r w:rsidR="00920648" w:rsidRPr="00920648">
        <w:rPr>
          <w:i/>
          <w:iCs/>
          <w:u w:val="single"/>
        </w:rPr>
        <w:fldChar w:fldCharType="end"/>
      </w:r>
      <w:r w:rsidR="00920648">
        <w:t xml:space="preserve"> is fast with different feature for development such has the hot reload with the portability from android to iOS without code modification.</w:t>
      </w:r>
    </w:p>
    <w:p w14:paraId="79E27ADB" w14:textId="77777777" w:rsidR="0058537B" w:rsidRDefault="0058537B" w:rsidP="0058537B"/>
    <w:p w14:paraId="30E76D8F" w14:textId="77777777" w:rsidR="0058537B" w:rsidRDefault="0058537B" w:rsidP="0058537B"/>
    <w:p w14:paraId="71646B06" w14:textId="77777777" w:rsidR="008673A8" w:rsidRDefault="008673A8" w:rsidP="0058537B"/>
    <w:p w14:paraId="7DAD7A16" w14:textId="77777777" w:rsidR="008673A8" w:rsidRDefault="008673A8" w:rsidP="0058537B"/>
    <w:p w14:paraId="1FEDE897" w14:textId="77777777" w:rsidR="008673A8" w:rsidRDefault="008673A8" w:rsidP="0058537B"/>
    <w:p w14:paraId="06B90C2F" w14:textId="77777777" w:rsidR="008673A8" w:rsidRDefault="008673A8" w:rsidP="0058537B"/>
    <w:p w14:paraId="36F9384B" w14:textId="77777777" w:rsidR="008673A8" w:rsidRDefault="008673A8" w:rsidP="0058537B"/>
    <w:p w14:paraId="76D4E9F0" w14:textId="77777777" w:rsidR="008673A8" w:rsidRDefault="008673A8" w:rsidP="0058537B"/>
    <w:p w14:paraId="114FE1A7" w14:textId="77777777" w:rsidR="008673A8" w:rsidRDefault="008673A8" w:rsidP="0058537B"/>
    <w:p w14:paraId="0173F567" w14:textId="77777777" w:rsidR="008673A8" w:rsidRDefault="008673A8" w:rsidP="0058537B"/>
    <w:p w14:paraId="2AD60B95" w14:textId="77777777" w:rsidR="008673A8" w:rsidRDefault="008673A8" w:rsidP="0058537B"/>
    <w:p w14:paraId="0CDAB783" w14:textId="77777777" w:rsidR="008673A8" w:rsidRDefault="008673A8" w:rsidP="0058537B"/>
    <w:p w14:paraId="5AF37CD9" w14:textId="77777777" w:rsidR="008673A8" w:rsidRPr="0058537B" w:rsidRDefault="008673A8" w:rsidP="0058537B"/>
    <w:tbl>
      <w:tblPr>
        <w:tblStyle w:val="TableGrid"/>
        <w:tblW w:w="0" w:type="auto"/>
        <w:tblLook w:val="04A0" w:firstRow="1" w:lastRow="0" w:firstColumn="1" w:lastColumn="0" w:noHBand="0" w:noVBand="1"/>
      </w:tblPr>
      <w:tblGrid>
        <w:gridCol w:w="1838"/>
        <w:gridCol w:w="3544"/>
        <w:gridCol w:w="3634"/>
      </w:tblGrid>
      <w:tr w:rsidR="008673A8" w:rsidRPr="001F533C" w14:paraId="59F0C7D7" w14:textId="77777777" w:rsidTr="008673A8">
        <w:tc>
          <w:tcPr>
            <w:tcW w:w="1838" w:type="dxa"/>
          </w:tcPr>
          <w:p w14:paraId="39BBF8E9" w14:textId="77777777" w:rsidR="008673A8" w:rsidRPr="008673A8" w:rsidRDefault="008673A8" w:rsidP="008673A8">
            <w:pPr>
              <w:jc w:val="center"/>
              <w:rPr>
                <w:b/>
                <w:bCs/>
              </w:rPr>
            </w:pPr>
            <w:r w:rsidRPr="008673A8">
              <w:rPr>
                <w:b/>
                <w:bCs/>
              </w:rPr>
              <w:t>Programming Language</w:t>
            </w:r>
          </w:p>
        </w:tc>
        <w:tc>
          <w:tcPr>
            <w:tcW w:w="3544" w:type="dxa"/>
          </w:tcPr>
          <w:p w14:paraId="7B48C421" w14:textId="77777777" w:rsidR="008673A8" w:rsidRPr="001F533C" w:rsidRDefault="008673A8" w:rsidP="008673A8">
            <w:pPr>
              <w:jc w:val="center"/>
              <w:rPr>
                <w:b/>
                <w:bCs/>
              </w:rPr>
            </w:pPr>
            <w:r w:rsidRPr="001F533C">
              <w:rPr>
                <w:b/>
                <w:bCs/>
              </w:rPr>
              <w:t>pros</w:t>
            </w:r>
          </w:p>
        </w:tc>
        <w:tc>
          <w:tcPr>
            <w:tcW w:w="3634" w:type="dxa"/>
          </w:tcPr>
          <w:p w14:paraId="31991CC0" w14:textId="77777777" w:rsidR="008673A8" w:rsidRPr="001F533C" w:rsidRDefault="008673A8" w:rsidP="008673A8">
            <w:pPr>
              <w:jc w:val="center"/>
              <w:rPr>
                <w:b/>
                <w:bCs/>
              </w:rPr>
            </w:pPr>
            <w:r w:rsidRPr="001F533C">
              <w:rPr>
                <w:b/>
                <w:bCs/>
              </w:rPr>
              <w:t>Cons</w:t>
            </w:r>
          </w:p>
        </w:tc>
      </w:tr>
      <w:tr w:rsidR="008673A8" w14:paraId="44AE0172" w14:textId="77777777" w:rsidTr="008673A8">
        <w:tc>
          <w:tcPr>
            <w:tcW w:w="1838" w:type="dxa"/>
          </w:tcPr>
          <w:p w14:paraId="052F77FF" w14:textId="77777777" w:rsidR="008673A8" w:rsidRPr="008673A8" w:rsidRDefault="008673A8" w:rsidP="008673A8">
            <w:pPr>
              <w:jc w:val="center"/>
              <w:rPr>
                <w:b/>
                <w:bCs/>
              </w:rPr>
            </w:pPr>
            <w:r w:rsidRPr="008673A8">
              <w:rPr>
                <w:b/>
                <w:bCs/>
              </w:rPr>
              <w:t>React Native</w:t>
            </w:r>
          </w:p>
        </w:tc>
        <w:tc>
          <w:tcPr>
            <w:tcW w:w="3544" w:type="dxa"/>
          </w:tcPr>
          <w:p w14:paraId="091B32E7" w14:textId="77777777" w:rsidR="008673A8" w:rsidRPr="008673A8" w:rsidRDefault="008673A8" w:rsidP="008673A8">
            <w:pPr>
              <w:pStyle w:val="ListParagraph"/>
              <w:numPr>
                <w:ilvl w:val="0"/>
                <w:numId w:val="5"/>
              </w:numPr>
            </w:pPr>
            <w:r w:rsidRPr="008673A8">
              <w:t>Strong Community Support with big tech contribution.</w:t>
            </w:r>
          </w:p>
          <w:p w14:paraId="737C8369" w14:textId="77777777" w:rsidR="008673A8" w:rsidRPr="008673A8" w:rsidRDefault="008673A8" w:rsidP="008673A8">
            <w:pPr>
              <w:pStyle w:val="ListParagraph"/>
              <w:numPr>
                <w:ilvl w:val="0"/>
                <w:numId w:val="5"/>
              </w:numPr>
            </w:pPr>
            <w:r w:rsidRPr="008673A8">
              <w:t>Bring modern web techniques to mobile support.</w:t>
            </w:r>
          </w:p>
          <w:p w14:paraId="0ACA3587" w14:textId="77777777" w:rsidR="008673A8" w:rsidRPr="008673A8" w:rsidRDefault="008673A8" w:rsidP="008673A8">
            <w:pPr>
              <w:pStyle w:val="ListParagraph"/>
              <w:numPr>
                <w:ilvl w:val="0"/>
                <w:numId w:val="5"/>
              </w:numPr>
            </w:pPr>
            <w:r w:rsidRPr="008673A8">
              <w:t>Use JavaScript syntax extension for designing UI.</w:t>
            </w:r>
          </w:p>
          <w:p w14:paraId="0A74428E" w14:textId="77777777" w:rsidR="008673A8" w:rsidRPr="008673A8" w:rsidRDefault="008673A8" w:rsidP="008673A8">
            <w:pPr>
              <w:pStyle w:val="ListParagraph"/>
              <w:numPr>
                <w:ilvl w:val="0"/>
                <w:numId w:val="5"/>
              </w:numPr>
            </w:pPr>
            <w:r w:rsidRPr="008673A8">
              <w:t>Access native hardware feature like camera and storage.</w:t>
            </w:r>
          </w:p>
          <w:p w14:paraId="2929F224" w14:textId="77777777" w:rsidR="008673A8" w:rsidRPr="008673A8" w:rsidRDefault="008673A8" w:rsidP="008673A8">
            <w:pPr>
              <w:pStyle w:val="ListParagraph"/>
              <w:numPr>
                <w:ilvl w:val="0"/>
                <w:numId w:val="5"/>
              </w:numPr>
            </w:pPr>
            <w:r w:rsidRPr="008673A8">
              <w:t>Encourage modularity and reusable of component.</w:t>
            </w:r>
          </w:p>
          <w:p w14:paraId="493B1D87" w14:textId="77777777" w:rsidR="008673A8" w:rsidRDefault="008673A8" w:rsidP="00AB2329"/>
        </w:tc>
        <w:tc>
          <w:tcPr>
            <w:tcW w:w="3634" w:type="dxa"/>
          </w:tcPr>
          <w:p w14:paraId="7BE8A4B2" w14:textId="77777777" w:rsidR="008673A8" w:rsidRPr="008673A8" w:rsidRDefault="008673A8" w:rsidP="008673A8">
            <w:pPr>
              <w:pStyle w:val="ListParagraph"/>
              <w:numPr>
                <w:ilvl w:val="0"/>
                <w:numId w:val="5"/>
              </w:numPr>
            </w:pPr>
            <w:r w:rsidRPr="008673A8">
              <w:t>Have performance limitation compared to native app in complexes scenario using JavaScript thread or memory optimization.</w:t>
            </w:r>
          </w:p>
          <w:p w14:paraId="27034D02" w14:textId="77777777" w:rsidR="008673A8" w:rsidRPr="008673A8" w:rsidRDefault="008673A8" w:rsidP="008673A8">
            <w:pPr>
              <w:pStyle w:val="ListParagraph"/>
              <w:numPr>
                <w:ilvl w:val="0"/>
                <w:numId w:val="5"/>
              </w:numPr>
            </w:pPr>
            <w:r w:rsidRPr="008673A8">
              <w:t>Highly dependable on third-party libraries for navigation and file system operations which may affect consistency and the reliability.</w:t>
            </w:r>
          </w:p>
        </w:tc>
      </w:tr>
      <w:tr w:rsidR="008673A8" w14:paraId="1BB5BF5D" w14:textId="77777777" w:rsidTr="008673A8">
        <w:tc>
          <w:tcPr>
            <w:tcW w:w="1838" w:type="dxa"/>
          </w:tcPr>
          <w:p w14:paraId="627A4356" w14:textId="77777777" w:rsidR="008673A8" w:rsidRPr="008673A8" w:rsidRDefault="008673A8" w:rsidP="008673A8">
            <w:pPr>
              <w:jc w:val="center"/>
              <w:rPr>
                <w:b/>
                <w:bCs/>
              </w:rPr>
            </w:pPr>
            <w:r w:rsidRPr="008673A8">
              <w:rPr>
                <w:b/>
                <w:bCs/>
              </w:rPr>
              <w:t>Flutter</w:t>
            </w:r>
          </w:p>
        </w:tc>
        <w:tc>
          <w:tcPr>
            <w:tcW w:w="3544" w:type="dxa"/>
          </w:tcPr>
          <w:p w14:paraId="07761AAE" w14:textId="77777777" w:rsidR="008673A8" w:rsidRPr="008673A8" w:rsidRDefault="008673A8" w:rsidP="008673A8">
            <w:pPr>
              <w:pStyle w:val="ListParagraph"/>
              <w:numPr>
                <w:ilvl w:val="0"/>
                <w:numId w:val="5"/>
              </w:numPr>
            </w:pPr>
            <w:r w:rsidRPr="008673A8">
              <w:t>Hight-Performance using his own rendering engine for view component offering a close performance to native application.</w:t>
            </w:r>
          </w:p>
          <w:p w14:paraId="58EA2FEB" w14:textId="77777777" w:rsidR="008673A8" w:rsidRPr="008673A8" w:rsidRDefault="008673A8" w:rsidP="008673A8">
            <w:pPr>
              <w:pStyle w:val="ListParagraph"/>
              <w:numPr>
                <w:ilvl w:val="0"/>
                <w:numId w:val="5"/>
              </w:numPr>
            </w:pPr>
            <w:r w:rsidRPr="008673A8">
              <w:t>Using Dart Programming language which is efficient for memory management and garbage collection offering fast performance.</w:t>
            </w:r>
          </w:p>
          <w:p w14:paraId="2B3D38BE" w14:textId="77777777" w:rsidR="008673A8" w:rsidRPr="008673A8" w:rsidRDefault="008673A8" w:rsidP="008673A8">
            <w:pPr>
              <w:pStyle w:val="ListParagraph"/>
              <w:numPr>
                <w:ilvl w:val="0"/>
                <w:numId w:val="5"/>
              </w:numPr>
            </w:pPr>
            <w:r w:rsidRPr="008673A8">
              <w:t>Providing customizable widget for development.</w:t>
            </w:r>
          </w:p>
          <w:p w14:paraId="66B699DA" w14:textId="77777777" w:rsidR="008673A8" w:rsidRPr="008673A8" w:rsidRDefault="008673A8" w:rsidP="008673A8">
            <w:pPr>
              <w:pStyle w:val="ListParagraph"/>
              <w:numPr>
                <w:ilvl w:val="0"/>
                <w:numId w:val="5"/>
              </w:numPr>
            </w:pPr>
            <w:r w:rsidRPr="008673A8">
              <w:lastRenderedPageBreak/>
              <w:t>Hot-Reload feature for development.</w:t>
            </w:r>
          </w:p>
          <w:p w14:paraId="06392F51" w14:textId="77777777" w:rsidR="008673A8" w:rsidRPr="008673A8" w:rsidRDefault="008673A8" w:rsidP="008673A8">
            <w:pPr>
              <w:pStyle w:val="ListParagraph"/>
              <w:numPr>
                <w:ilvl w:val="0"/>
                <w:numId w:val="5"/>
              </w:numPr>
            </w:pPr>
            <w:r w:rsidRPr="008673A8">
              <w:t>Assuring a consistency across the different platform.</w:t>
            </w:r>
          </w:p>
        </w:tc>
        <w:tc>
          <w:tcPr>
            <w:tcW w:w="3634" w:type="dxa"/>
          </w:tcPr>
          <w:p w14:paraId="5AD8F836" w14:textId="77777777" w:rsidR="008673A8" w:rsidRPr="008673A8" w:rsidRDefault="008673A8" w:rsidP="008673A8">
            <w:pPr>
              <w:pStyle w:val="ListParagraph"/>
              <w:numPr>
                <w:ilvl w:val="0"/>
                <w:numId w:val="5"/>
              </w:numPr>
            </w:pPr>
            <w:r w:rsidRPr="008673A8">
              <w:lastRenderedPageBreak/>
              <w:t>Produce larger application size due to the different widget renderer that may affect the app size.</w:t>
            </w:r>
          </w:p>
          <w:p w14:paraId="50B71BE3" w14:textId="77777777" w:rsidR="008673A8" w:rsidRPr="008673A8" w:rsidRDefault="008673A8" w:rsidP="008673A8">
            <w:pPr>
              <w:pStyle w:val="ListParagraph"/>
              <w:numPr>
                <w:ilvl w:val="0"/>
                <w:numId w:val="5"/>
              </w:numPr>
            </w:pPr>
            <w:r w:rsidRPr="008673A8">
              <w:t>Relatively new community compared to react native which may affect the resources available.</w:t>
            </w:r>
          </w:p>
        </w:tc>
      </w:tr>
    </w:tbl>
    <w:p w14:paraId="2CB07958" w14:textId="1CAA43BB" w:rsidR="000A23FE" w:rsidRDefault="000A23FE" w:rsidP="000A23FE">
      <w:pPr>
        <w:keepNext/>
      </w:pPr>
    </w:p>
    <w:p w14:paraId="082A49A8" w14:textId="771B7388" w:rsidR="000A23FE" w:rsidRDefault="000A23FE" w:rsidP="000A23FE">
      <w:pPr>
        <w:pStyle w:val="Caption"/>
      </w:pPr>
      <w:bookmarkStart w:id="34" w:name="_Ref162357606"/>
      <w:r>
        <w:t xml:space="preserve">Table </w:t>
      </w:r>
      <w:r>
        <w:fldChar w:fldCharType="begin"/>
      </w:r>
      <w:r>
        <w:instrText xml:space="preserve"> SEQ Table \* ARABIC </w:instrText>
      </w:r>
      <w:r>
        <w:fldChar w:fldCharType="separate"/>
      </w:r>
      <w:r>
        <w:rPr>
          <w:noProof/>
        </w:rPr>
        <w:t>4</w:t>
      </w:r>
      <w:r>
        <w:fldChar w:fldCharType="end"/>
      </w:r>
      <w:bookmarkEnd w:id="34"/>
      <w:r>
        <w:t xml:space="preserve"> - </w:t>
      </w:r>
      <w:r w:rsidRPr="006D616B">
        <w:t>Advantage and limitation of Flutter and React Native from "React Native vs Flutter, cross-platform mobile application frameworks" written by Wu.</w:t>
      </w:r>
    </w:p>
    <w:p w14:paraId="3140669F" w14:textId="2F5D7B77" w:rsidR="000A23FE" w:rsidRPr="000A23FE" w:rsidRDefault="00920648" w:rsidP="00920648">
      <w:pPr>
        <w:pStyle w:val="Heading2"/>
      </w:pPr>
      <w:bookmarkStart w:id="35" w:name="_Toc163566341"/>
      <w:r>
        <w:t>Conclusion</w:t>
      </w:r>
      <w:bookmarkEnd w:id="35"/>
    </w:p>
    <w:p w14:paraId="48A36863" w14:textId="77777777" w:rsidR="00ED40D8" w:rsidRDefault="00ED40D8" w:rsidP="00ED40D8"/>
    <w:p w14:paraId="451EA2E5" w14:textId="3FE8690B" w:rsidR="00ED40D8" w:rsidRDefault="00ED40D8" w:rsidP="00926667">
      <w:pPr>
        <w:pStyle w:val="Heading1"/>
      </w:pPr>
      <w:bookmarkStart w:id="36" w:name="_Ref163492992"/>
      <w:bookmarkStart w:id="37" w:name="_Toc163566342"/>
      <w:r w:rsidRPr="00ED40D8">
        <w:t>Requirements specification</w:t>
      </w:r>
      <w:bookmarkEnd w:id="36"/>
      <w:bookmarkEnd w:id="37"/>
    </w:p>
    <w:p w14:paraId="2518C283" w14:textId="1FC5422E" w:rsidR="00A6194B" w:rsidRDefault="00A6194B" w:rsidP="006D7D7A">
      <w:r>
        <w:t xml:space="preserve">[ </w:t>
      </w:r>
      <w:r w:rsidR="00345CB2">
        <w:t>tell the feature</w:t>
      </w:r>
      <w:r w:rsidR="000041B7">
        <w:t xml:space="preserve">, why </w:t>
      </w:r>
      <w:r w:rsidR="00166C4A">
        <w:t>these features</w:t>
      </w:r>
      <w:r w:rsidR="000041B7">
        <w:t xml:space="preserve"> related with </w:t>
      </w:r>
      <w:r w:rsidR="00957635">
        <w:t xml:space="preserve">literature </w:t>
      </w:r>
      <w:r w:rsidR="00C85109">
        <w:t>review]</w:t>
      </w:r>
      <w:r w:rsidR="00743C19">
        <w:t xml:space="preserve">. </w:t>
      </w:r>
    </w:p>
    <w:p w14:paraId="6113C17E" w14:textId="351F7C0B" w:rsidR="003F1324" w:rsidRDefault="00016790" w:rsidP="00016790">
      <w:pPr>
        <w:pStyle w:val="ListParagraph"/>
        <w:numPr>
          <w:ilvl w:val="0"/>
          <w:numId w:val="6"/>
        </w:numPr>
      </w:pPr>
      <w:r>
        <w:t>Detect Receipt Part</w:t>
      </w:r>
    </w:p>
    <w:p w14:paraId="0C8FB970" w14:textId="7DE83391" w:rsidR="00016790" w:rsidRDefault="00016790" w:rsidP="00016790">
      <w:pPr>
        <w:pStyle w:val="ListParagraph"/>
        <w:numPr>
          <w:ilvl w:val="1"/>
          <w:numId w:val="6"/>
        </w:numPr>
      </w:pPr>
      <w:r>
        <w:t xml:space="preserve">Inspired by paper </w:t>
      </w:r>
      <w:r w:rsidR="006B4C2E">
        <w:t>2.</w:t>
      </w:r>
    </w:p>
    <w:p w14:paraId="0A895FCA" w14:textId="623A5BC7" w:rsidR="007333A2" w:rsidRDefault="007333A2" w:rsidP="00016790">
      <w:pPr>
        <w:pStyle w:val="ListParagraph"/>
        <w:numPr>
          <w:ilvl w:val="1"/>
          <w:numId w:val="6"/>
        </w:numPr>
      </w:pPr>
      <w:r>
        <w:t xml:space="preserve">Help for </w:t>
      </w:r>
      <w:r w:rsidR="005E1DF4">
        <w:t>classification.</w:t>
      </w:r>
    </w:p>
    <w:p w14:paraId="69AA928E" w14:textId="77777777" w:rsidR="005E1DF4" w:rsidRDefault="005E1DF4" w:rsidP="005E1DF4">
      <w:pPr>
        <w:pStyle w:val="ListParagraph"/>
        <w:ind w:left="1440"/>
      </w:pPr>
    </w:p>
    <w:p w14:paraId="5F312FBD" w14:textId="54FBF2A4" w:rsidR="00016790" w:rsidRDefault="006B4046" w:rsidP="00016790">
      <w:pPr>
        <w:pStyle w:val="ListParagraph"/>
        <w:numPr>
          <w:ilvl w:val="0"/>
          <w:numId w:val="6"/>
        </w:numPr>
      </w:pPr>
      <w:r>
        <w:t xml:space="preserve">Extract receipt </w:t>
      </w:r>
      <w:r w:rsidR="006B4C2E">
        <w:t>data.</w:t>
      </w:r>
    </w:p>
    <w:p w14:paraId="71DE233F" w14:textId="10B460F3" w:rsidR="006B4C2E" w:rsidRDefault="006B4046" w:rsidP="006B4C2E">
      <w:pPr>
        <w:pStyle w:val="ListParagraph"/>
        <w:numPr>
          <w:ilvl w:val="1"/>
          <w:numId w:val="6"/>
        </w:numPr>
      </w:pPr>
      <w:r>
        <w:t xml:space="preserve">Key feature </w:t>
      </w:r>
      <w:r w:rsidR="00FE7683">
        <w:t>in all the papers</w:t>
      </w:r>
    </w:p>
    <w:p w14:paraId="7B2679DB" w14:textId="77777777" w:rsidR="005E1DF4" w:rsidRDefault="005E1DF4" w:rsidP="005E1DF4">
      <w:pPr>
        <w:pStyle w:val="ListParagraph"/>
        <w:ind w:left="1440"/>
      </w:pPr>
    </w:p>
    <w:p w14:paraId="30588C12" w14:textId="132A571E" w:rsidR="006B4C2E" w:rsidRDefault="00501D45" w:rsidP="006B4C2E">
      <w:pPr>
        <w:pStyle w:val="ListParagraph"/>
        <w:numPr>
          <w:ilvl w:val="0"/>
          <w:numId w:val="6"/>
        </w:numPr>
      </w:pPr>
      <w:r>
        <w:t>Classify Receipt</w:t>
      </w:r>
    </w:p>
    <w:p w14:paraId="365C40BF" w14:textId="76A9AA92" w:rsidR="00501D45" w:rsidRDefault="00501D45" w:rsidP="00501D45">
      <w:pPr>
        <w:pStyle w:val="ListParagraph"/>
        <w:numPr>
          <w:ilvl w:val="1"/>
          <w:numId w:val="6"/>
        </w:numPr>
      </w:pPr>
      <w:r>
        <w:t>Important for analytics</w:t>
      </w:r>
    </w:p>
    <w:p w14:paraId="591A9426" w14:textId="634E1737" w:rsidR="00A3153B" w:rsidRDefault="00A3153B" w:rsidP="005E1DF4">
      <w:pPr>
        <w:pStyle w:val="ListParagraph"/>
        <w:numPr>
          <w:ilvl w:val="1"/>
          <w:numId w:val="6"/>
        </w:numPr>
      </w:pPr>
      <w:r>
        <w:t>Use of an LLM</w:t>
      </w:r>
    </w:p>
    <w:p w14:paraId="6B6D9D29" w14:textId="4D0522F3" w:rsidR="005E1DF4" w:rsidRDefault="00501D45" w:rsidP="005E1DF4">
      <w:pPr>
        <w:pStyle w:val="ListParagraph"/>
        <w:numPr>
          <w:ilvl w:val="1"/>
          <w:numId w:val="6"/>
        </w:numPr>
      </w:pPr>
      <w:r>
        <w:t xml:space="preserve">Refer to paper </w:t>
      </w:r>
      <w:r w:rsidR="007333A2">
        <w:t>1 and 2</w:t>
      </w:r>
      <w:r w:rsidR="005E1DF4">
        <w:t>.</w:t>
      </w:r>
    </w:p>
    <w:p w14:paraId="0C25CB15" w14:textId="77777777" w:rsidR="00E934B1" w:rsidRDefault="00E934B1" w:rsidP="00E934B1">
      <w:pPr>
        <w:pStyle w:val="ListParagraph"/>
        <w:ind w:left="1440"/>
      </w:pPr>
    </w:p>
    <w:p w14:paraId="60A6DDE7" w14:textId="1A8574C1" w:rsidR="005E1DF4" w:rsidRDefault="00E934B1" w:rsidP="005E1DF4">
      <w:pPr>
        <w:pStyle w:val="ListParagraph"/>
        <w:numPr>
          <w:ilvl w:val="0"/>
          <w:numId w:val="6"/>
        </w:numPr>
      </w:pPr>
      <w:r>
        <w:t>User interface</w:t>
      </w:r>
    </w:p>
    <w:p w14:paraId="312C431E" w14:textId="38508C84" w:rsidR="00E934B1" w:rsidRDefault="0098741D" w:rsidP="00E934B1">
      <w:pPr>
        <w:pStyle w:val="ListParagraph"/>
        <w:numPr>
          <w:ilvl w:val="1"/>
          <w:numId w:val="6"/>
        </w:numPr>
      </w:pPr>
      <w:r>
        <w:t>Give access system to users</w:t>
      </w:r>
      <w:r w:rsidR="00514982">
        <w:t>.</w:t>
      </w:r>
    </w:p>
    <w:p w14:paraId="78DF7526" w14:textId="62EA7EBE" w:rsidR="00FB71B4" w:rsidRDefault="00FB71B4" w:rsidP="00FB71B4">
      <w:pPr>
        <w:pStyle w:val="ListParagraph"/>
        <w:numPr>
          <w:ilvl w:val="1"/>
          <w:numId w:val="6"/>
        </w:numPr>
      </w:pPr>
      <w:r>
        <w:t>No viable solution out of the paper.</w:t>
      </w:r>
    </w:p>
    <w:p w14:paraId="6AEC3500" w14:textId="3F32F39E" w:rsidR="00FB71B4" w:rsidRDefault="00FB71B4" w:rsidP="00FB71B4">
      <w:pPr>
        <w:pStyle w:val="ListParagraph"/>
        <w:numPr>
          <w:ilvl w:val="0"/>
          <w:numId w:val="6"/>
        </w:numPr>
      </w:pPr>
      <w:r>
        <w:t xml:space="preserve">Database management </w:t>
      </w:r>
    </w:p>
    <w:p w14:paraId="6A546848" w14:textId="12064D10" w:rsidR="00FB71B4" w:rsidRDefault="00FB71B4" w:rsidP="00FB71B4">
      <w:pPr>
        <w:pStyle w:val="ListParagraph"/>
        <w:numPr>
          <w:ilvl w:val="1"/>
          <w:numId w:val="6"/>
        </w:numPr>
      </w:pPr>
      <w:r>
        <w:t xml:space="preserve">No </w:t>
      </w:r>
      <w:r w:rsidR="007951F9">
        <w:t>referring in current paper.</w:t>
      </w:r>
    </w:p>
    <w:p w14:paraId="5397591E" w14:textId="3099A972" w:rsidR="007951F9" w:rsidRDefault="007951F9" w:rsidP="00FB71B4">
      <w:pPr>
        <w:pStyle w:val="ListParagraph"/>
        <w:numPr>
          <w:ilvl w:val="1"/>
          <w:numId w:val="6"/>
        </w:numPr>
      </w:pPr>
      <w:r>
        <w:t>Storing of historic for user -&gt; may provide analytics.</w:t>
      </w:r>
    </w:p>
    <w:p w14:paraId="11AB850C" w14:textId="77777777" w:rsidR="00730CA3" w:rsidRDefault="00730CA3" w:rsidP="00730CA3"/>
    <w:p w14:paraId="67EE866C" w14:textId="113FF091" w:rsidR="00AD761A" w:rsidRDefault="00AD761A" w:rsidP="00730CA3"/>
    <w:p w14:paraId="0EDDFF1A" w14:textId="165902B5" w:rsidR="00A504F1" w:rsidRDefault="004F4F25" w:rsidP="004F4F25">
      <w:pPr>
        <w:pStyle w:val="Heading2"/>
      </w:pPr>
      <w:bookmarkStart w:id="38" w:name="_Toc163566343"/>
      <w:r>
        <w:t>Receipt Section Detection</w:t>
      </w:r>
      <w:bookmarkEnd w:id="38"/>
    </w:p>
    <w:p w14:paraId="17B31A89" w14:textId="07C96FBF" w:rsidR="00F808BB" w:rsidRDefault="00470828" w:rsidP="00F808BB">
      <w:r>
        <w:t xml:space="preserve">Has </w:t>
      </w:r>
      <w:r w:rsidR="00FF08E7">
        <w:t>referred</w:t>
      </w:r>
      <w:r w:rsidR="006C6E1F">
        <w:t xml:space="preserve"> </w:t>
      </w:r>
      <w:r w:rsidR="008D4BFA">
        <w:t xml:space="preserve">while </w:t>
      </w:r>
      <w:r w:rsidR="00E919D0">
        <w:t>analyzing</w:t>
      </w:r>
      <w:r w:rsidR="00DF1FD2">
        <w:t xml:space="preserve"> </w:t>
      </w:r>
      <w:r w:rsidR="00674B24" w:rsidRPr="00674B24">
        <w:rPr>
          <w:i/>
          <w:iCs/>
          <w:u w:val="single"/>
        </w:rPr>
        <w:fldChar w:fldCharType="begin"/>
      </w:r>
      <w:r w:rsidR="00674B24" w:rsidRPr="00674B24">
        <w:rPr>
          <w:i/>
          <w:iCs/>
          <w:u w:val="single"/>
        </w:rPr>
        <w:instrText xml:space="preserve"> REF _Ref163479383 \h  \* MERGEFORMAT </w:instrText>
      </w:r>
      <w:r w:rsidR="00674B24" w:rsidRPr="00674B24">
        <w:rPr>
          <w:i/>
          <w:iCs/>
          <w:u w:val="single"/>
        </w:rPr>
      </w:r>
      <w:r w:rsidR="00674B24" w:rsidRPr="00674B24">
        <w:rPr>
          <w:i/>
          <w:iCs/>
          <w:u w:val="single"/>
        </w:rPr>
        <w:fldChar w:fldCharType="separate"/>
      </w:r>
      <w:r w:rsidR="00674B24" w:rsidRPr="00674B24">
        <w:rPr>
          <w:i/>
          <w:iCs/>
          <w:u w:val="single"/>
        </w:rPr>
        <w:t>Paper 2 - Information Extraction from Scanned Invoices using Machine Learning, OCR, and Spatial Feature Mapping Techniques</w:t>
      </w:r>
      <w:r w:rsidR="00674B24" w:rsidRPr="00674B24">
        <w:rPr>
          <w:i/>
          <w:iCs/>
          <w:u w:val="single"/>
        </w:rPr>
        <w:fldChar w:fldCharType="end"/>
      </w:r>
      <w:r w:rsidR="00674B24">
        <w:rPr>
          <w:i/>
          <w:iCs/>
          <w:u w:val="single"/>
        </w:rPr>
        <w:t xml:space="preserve"> </w:t>
      </w:r>
      <w:r w:rsidR="004211D7">
        <w:t xml:space="preserve"> </w:t>
      </w:r>
      <w:r w:rsidR="00C821DB">
        <w:t>referring</w:t>
      </w:r>
      <w:r w:rsidR="004211D7">
        <w:t xml:space="preserve"> </w:t>
      </w:r>
      <w:r w:rsidR="00C821DB">
        <w:t xml:space="preserve">to Darsha work </w:t>
      </w:r>
      <w:r w:rsidR="00C821DB">
        <w:fldChar w:fldCharType="begin"/>
      </w:r>
      <w:r w:rsidR="00C821DB">
        <w:instrText xml:space="preserve"> ADDIN ZOTERO_ITEM CSL_CITATION {"citationID":"DnUrHhGs","properties":{"formattedCitation":"(Darsha, 2023)","plainCitation":"(Darsha, 2023)","noteIndex":0},"citationItems":[{"id":38,"uris":["http://zotero.org/users/13363242/items/URY76SCK"],"itemData":{"id":38,"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rsidR="00C821DB">
        <w:fldChar w:fldCharType="separate"/>
      </w:r>
      <w:r w:rsidR="00C821DB">
        <w:rPr>
          <w:noProof/>
        </w:rPr>
        <w:t>(Darsha, 2023)</w:t>
      </w:r>
      <w:r w:rsidR="00C821DB">
        <w:fldChar w:fldCharType="end"/>
      </w:r>
      <w:r w:rsidR="00C821DB">
        <w:t xml:space="preserve">, </w:t>
      </w:r>
      <w:r w:rsidR="00C617B0">
        <w:t xml:space="preserve">it showed </w:t>
      </w:r>
      <w:r w:rsidR="00532AA1">
        <w:t>t</w:t>
      </w:r>
      <w:r w:rsidR="00621392">
        <w:t>echnologies of</w:t>
      </w:r>
      <w:r w:rsidR="00532AA1">
        <w:t xml:space="preserve"> detection of the different section of the receipt  before applying </w:t>
      </w:r>
      <w:r w:rsidR="00C04BB1">
        <w:t>the text extraction.</w:t>
      </w:r>
      <w:r w:rsidR="00EE6CB7">
        <w:t xml:space="preserve"> </w:t>
      </w:r>
      <w:r w:rsidR="00A3153B">
        <w:t>These strategies</w:t>
      </w:r>
      <w:r w:rsidR="00AC75BF">
        <w:t xml:space="preserve"> will be </w:t>
      </w:r>
      <w:r w:rsidR="00A3153B">
        <w:t>kept</w:t>
      </w:r>
      <w:r w:rsidR="008D4F44">
        <w:t xml:space="preserve"> by detecting the key element of the receipt to </w:t>
      </w:r>
      <w:r w:rsidR="00FD1CB9">
        <w:t>increase</w:t>
      </w:r>
      <w:r w:rsidR="008D4F44">
        <w:t xml:space="preserve"> the formatting and classification </w:t>
      </w:r>
      <w:r w:rsidR="00FD1CB9">
        <w:t>of the receipt data</w:t>
      </w:r>
      <w:r w:rsidR="00C81A1A">
        <w:t xml:space="preserve"> by developing </w:t>
      </w:r>
      <w:r w:rsidR="00ED5EF1">
        <w:t>an</w:t>
      </w:r>
      <w:r w:rsidR="00C81A1A">
        <w:t xml:space="preserve"> image recognition model </w:t>
      </w:r>
      <w:r w:rsidR="00675E33">
        <w:t xml:space="preserve">to identify the precises area representing </w:t>
      </w:r>
      <w:r w:rsidR="00E5279F">
        <w:t>some element of the receipt such has the total, items list, time and shop information.</w:t>
      </w:r>
    </w:p>
    <w:p w14:paraId="55ED887D" w14:textId="77777777" w:rsidR="00A3153B" w:rsidRDefault="00A3153B" w:rsidP="00F808BB"/>
    <w:p w14:paraId="0B562A76" w14:textId="4BAB5A7B" w:rsidR="00ED5EF1" w:rsidRPr="00674B24" w:rsidRDefault="00D13274" w:rsidP="00D13274">
      <w:pPr>
        <w:pStyle w:val="Heading2"/>
      </w:pPr>
      <w:bookmarkStart w:id="39" w:name="_Toc163566344"/>
      <w:r>
        <w:lastRenderedPageBreak/>
        <w:t>Text Extraction</w:t>
      </w:r>
      <w:bookmarkEnd w:id="39"/>
    </w:p>
    <w:p w14:paraId="5DBC00CB" w14:textId="3B5BA394" w:rsidR="00730CA3" w:rsidRDefault="003450F9" w:rsidP="00730CA3">
      <w:r>
        <w:t xml:space="preserve">A key feature of the </w:t>
      </w:r>
      <w:r w:rsidR="005068A7">
        <w:t xml:space="preserve">receipt extraction </w:t>
      </w:r>
      <w:r w:rsidR="00FF06B8">
        <w:t xml:space="preserve">will be </w:t>
      </w:r>
      <w:r w:rsidR="003D6FB4">
        <w:t xml:space="preserve">the character recognition which will allow the </w:t>
      </w:r>
      <w:r w:rsidR="00001EE1">
        <w:t>digitalization</w:t>
      </w:r>
      <w:r w:rsidR="003D6FB4">
        <w:t xml:space="preserve"> of the data from the paper to </w:t>
      </w:r>
      <w:r w:rsidR="00001EE1">
        <w:t>the receipt management system</w:t>
      </w:r>
      <w:r w:rsidR="000928D7">
        <w:t>.</w:t>
      </w:r>
      <w:r w:rsidR="001A1752">
        <w:t xml:space="preserve"> As per the inside from the wor</w:t>
      </w:r>
      <w:r w:rsidR="00AF0632">
        <w:t xml:space="preserve">k from Odd and </w:t>
      </w:r>
      <w:r w:rsidR="00FC56F5">
        <w:t xml:space="preserve">Theologou </w:t>
      </w:r>
      <w:r w:rsidR="00FC56F5">
        <w:fldChar w:fldCharType="begin"/>
      </w:r>
      <w:r w:rsidR="00FC56F5">
        <w:instrText xml:space="preserve"> ADDIN ZOTERO_ITEM CSL_CITATION {"citationID":"BZ9O0tzb","properties":{"formattedCitation":"(Odd and Theologou, 2018)","plainCitation":"(Odd and Theologou, 2018)","noteIndex":0},"citationItems":[{"id":32,"uris":["http://zotero.org/users/13363242/items/6QDZQTBJ"],"itemData":{"id":32,"type":"article-journal","abstract":"This study investigated if it was feasible to use machine learning tools on OCR extracted text data to classify receipts and extract speciﬁc data points. Two OCR tools were evaluated, the ﬁrst was Azure Computer Vision API and the second was Google Drive REST Api, where Google Drive REST Api was the main OCR tool used in the project because of its impressive performance. The classiﬁcation task mainly tried to predict which of ﬁve given categories the receipts belongs to, and also a more challenging task of predicting speciﬁc subcategories inside those ﬁve larger categories. The data points we where trying to extract was the date of purchase on the receipt and the total price of the transaction. The classiﬁcation was mainly done with the help of scikit-learn, while the extraction of data points was achieved by a simple custom made N-gram model.","language":"en","source":"Zotero","title":"Utilize OCR text to extract receipt data and classify receipts with common Machine Learning algorithms","author":[{"family":"Odd","given":"Joel"},{"family":"Theologou","given":"Emil"}],"issued":{"date-parts":[["2018"]]}}}],"schema":"https://github.com/citation-style-language/schema/raw/master/csl-citation.json"} </w:instrText>
      </w:r>
      <w:r w:rsidR="00FC56F5">
        <w:fldChar w:fldCharType="separate"/>
      </w:r>
      <w:r w:rsidR="00FC56F5">
        <w:rPr>
          <w:noProof/>
        </w:rPr>
        <w:t>(Odd and Theologou, 2018)</w:t>
      </w:r>
      <w:r w:rsidR="00FC56F5">
        <w:fldChar w:fldCharType="end"/>
      </w:r>
      <w:r w:rsidR="009F27BD">
        <w:t>(</w:t>
      </w:r>
      <w:r w:rsidR="00806536" w:rsidRPr="00806536">
        <w:rPr>
          <w:i/>
          <w:iCs/>
          <w:u w:val="single"/>
        </w:rPr>
        <w:fldChar w:fldCharType="begin"/>
      </w:r>
      <w:r w:rsidR="00806536" w:rsidRPr="00806536">
        <w:rPr>
          <w:i/>
          <w:iCs/>
          <w:u w:val="single"/>
        </w:rPr>
        <w:instrText xml:space="preserve"> REF _Ref163481909 \h  \* MERGEFORMAT </w:instrText>
      </w:r>
      <w:r w:rsidR="00806536" w:rsidRPr="00806536">
        <w:rPr>
          <w:i/>
          <w:iCs/>
          <w:u w:val="single"/>
        </w:rPr>
      </w:r>
      <w:r w:rsidR="00806536" w:rsidRPr="00806536">
        <w:rPr>
          <w:i/>
          <w:iCs/>
          <w:u w:val="single"/>
        </w:rPr>
        <w:fldChar w:fldCharType="separate"/>
      </w:r>
      <w:r w:rsidR="00806536" w:rsidRPr="00806536">
        <w:rPr>
          <w:i/>
          <w:iCs/>
          <w:u w:val="single"/>
        </w:rPr>
        <w:t>Paper 1</w:t>
      </w:r>
      <w:r w:rsidR="00806536" w:rsidRPr="00806536">
        <w:rPr>
          <w:i/>
          <w:iCs/>
          <w:u w:val="single"/>
        </w:rPr>
        <w:fldChar w:fldCharType="end"/>
      </w:r>
      <w:r w:rsidR="00806536" w:rsidRPr="00806536">
        <w:t>)</w:t>
      </w:r>
      <w:r w:rsidR="00806536">
        <w:t>,</w:t>
      </w:r>
      <w:r w:rsidR="00CB64BF">
        <w:t xml:space="preserve"> Benchekrou </w:t>
      </w:r>
      <w:r w:rsidR="00CB64BF">
        <w:fldChar w:fldCharType="begin"/>
      </w:r>
      <w:r w:rsidR="00CB64BF">
        <w:instrText xml:space="preserve"> ADDIN ZOTERO_ITEM CSL_CITATION {"citationID":"DtONwPku","properties":{"formattedCitation":"(Benchekroun, 2022)","plainCitation":"(Benchekroun, 2022)","noteIndex":0},"citationItems":[{"id":35,"uris":["http://zotero.org/users/13363242/items/A7YJFAFR"],"itemData":{"id":35,"type":"article-journal","abstract":"Automatic document processing has been a subject of interest in the industry for the past few years, especially with the recent technological advances in Machine Learning and Computer Vision. This project investigates indepth a major component used in Document Image Processing known as Optical Character Recognition (OCR). First, an improvement upon existing shallow CNN+LSTM is proposed, using domain-speciﬁc data synthesis. We demonstrate that this model can achieve an accuracy of up to 97% on non-handwritten text, with an accuracy improvement of 24% when using synthetic data. Furthermore, we deal with handwritten text that presents more challenges including the variance of writing style, slanting, and character ambiguity. A CNN+Transformer architecture is validated to recognize handwriting extracted from real-world insurance statements data. This model achieves a maximal accuracy of 92% on real-world data. Moreover, we demonstrate how a data pipeline relying on synthetic data can be a scalable and a</w:instrText>
      </w:r>
      <w:r w:rsidR="00CB64BF">
        <w:rPr>
          <w:rFonts w:ascii="Cambria Math" w:hAnsi="Cambria Math" w:cs="Cambria Math"/>
        </w:rPr>
        <w:instrText>ﬀ</w:instrText>
      </w:r>
      <w:r w:rsidR="00CB64BF">
        <w:instrText xml:space="preserve">ordable solution for modern OCR needs.","language":"en","source":"Zotero","title":"Computer Vision for Document Image Analysis and Text Extraction","author":[{"family":"Benchekroun","given":"Omar"}],"issued":{"date-parts":[["2022"]]}}}],"schema":"https://github.com/citation-style-language/schema/raw/master/csl-citation.json"} </w:instrText>
      </w:r>
      <w:r w:rsidR="00CB64BF">
        <w:fldChar w:fldCharType="separate"/>
      </w:r>
      <w:r w:rsidR="00CB64BF">
        <w:rPr>
          <w:noProof/>
        </w:rPr>
        <w:t>(Benchekroun, 2022)</w:t>
      </w:r>
      <w:r w:rsidR="00CB64BF">
        <w:fldChar w:fldCharType="end"/>
      </w:r>
      <w:r w:rsidR="0056505A">
        <w:t>(</w:t>
      </w:r>
      <w:r w:rsidR="0056505A" w:rsidRPr="0056505A">
        <w:rPr>
          <w:i/>
          <w:iCs/>
          <w:u w:val="single"/>
        </w:rPr>
        <w:fldChar w:fldCharType="begin"/>
      </w:r>
      <w:r w:rsidR="0056505A" w:rsidRPr="0056505A">
        <w:rPr>
          <w:i/>
          <w:iCs/>
          <w:u w:val="single"/>
        </w:rPr>
        <w:instrText xml:space="preserve"> REF _Ref163481989 \h  \* MERGEFORMAT </w:instrText>
      </w:r>
      <w:r w:rsidR="0056505A" w:rsidRPr="0056505A">
        <w:rPr>
          <w:i/>
          <w:iCs/>
          <w:u w:val="single"/>
        </w:rPr>
      </w:r>
      <w:r w:rsidR="0056505A" w:rsidRPr="0056505A">
        <w:rPr>
          <w:i/>
          <w:iCs/>
          <w:u w:val="single"/>
        </w:rPr>
        <w:fldChar w:fldCharType="separate"/>
      </w:r>
      <w:r w:rsidR="0056505A" w:rsidRPr="0056505A">
        <w:rPr>
          <w:i/>
          <w:iCs/>
          <w:u w:val="single"/>
        </w:rPr>
        <w:t>Paper 3</w:t>
      </w:r>
      <w:r w:rsidR="0056505A" w:rsidRPr="0056505A">
        <w:rPr>
          <w:i/>
          <w:iCs/>
          <w:u w:val="single"/>
        </w:rPr>
        <w:fldChar w:fldCharType="end"/>
      </w:r>
      <w:r w:rsidR="0056505A">
        <w:t xml:space="preserve">) and </w:t>
      </w:r>
      <w:r w:rsidR="00AF51A2">
        <w:t xml:space="preserve">Darsha </w:t>
      </w:r>
      <w:r w:rsidR="00AF51A2">
        <w:fldChar w:fldCharType="begin"/>
      </w:r>
      <w:r w:rsidR="00B63B17">
        <w:instrText xml:space="preserve"> ADDIN ZOTERO_ITEM CSL_CITATION {"citationID":"81EqpRz3","properties":{"formattedCitation":"(Darsha, 2023)","plainCitation":"(Darsha, 2023)","noteIndex":0},"citationItems":[{"id":38,"uris":["http://zotero.org/users/13363242/items/URY76SCK"],"itemData":{"id":38,"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rsidR="00AF51A2">
        <w:fldChar w:fldCharType="separate"/>
      </w:r>
      <w:r w:rsidR="00B63B17">
        <w:rPr>
          <w:noProof/>
        </w:rPr>
        <w:t>(Darsha, 2023)</w:t>
      </w:r>
      <w:r w:rsidR="00AF51A2">
        <w:fldChar w:fldCharType="end"/>
      </w:r>
      <w:r w:rsidR="00B63B17">
        <w:t>(</w:t>
      </w:r>
      <w:r w:rsidR="00B63B17" w:rsidRPr="00B63B17">
        <w:rPr>
          <w:i/>
          <w:iCs/>
          <w:u w:val="single"/>
        </w:rPr>
        <w:fldChar w:fldCharType="begin"/>
      </w:r>
      <w:r w:rsidR="00B63B17" w:rsidRPr="00B63B17">
        <w:rPr>
          <w:i/>
          <w:iCs/>
          <w:u w:val="single"/>
        </w:rPr>
        <w:instrText xml:space="preserve"> REF _Ref163482115 \h  \* MERGEFORMAT </w:instrText>
      </w:r>
      <w:r w:rsidR="00B63B17" w:rsidRPr="00B63B17">
        <w:rPr>
          <w:i/>
          <w:iCs/>
          <w:u w:val="single"/>
        </w:rPr>
      </w:r>
      <w:r w:rsidR="00B63B17" w:rsidRPr="00B63B17">
        <w:rPr>
          <w:i/>
          <w:iCs/>
          <w:u w:val="single"/>
        </w:rPr>
        <w:fldChar w:fldCharType="separate"/>
      </w:r>
      <w:r w:rsidR="00B63B17" w:rsidRPr="00B63B17">
        <w:rPr>
          <w:i/>
          <w:iCs/>
          <w:u w:val="single"/>
        </w:rPr>
        <w:t>Paper 2</w:t>
      </w:r>
      <w:r w:rsidR="00B63B17" w:rsidRPr="00B63B17">
        <w:rPr>
          <w:i/>
          <w:iCs/>
          <w:u w:val="single"/>
        </w:rPr>
        <w:fldChar w:fldCharType="end"/>
      </w:r>
      <w:r w:rsidR="00B63B17">
        <w:t>)</w:t>
      </w:r>
      <w:r w:rsidR="009B1862">
        <w:t xml:space="preserve"> showing </w:t>
      </w:r>
      <w:r w:rsidR="008B0D8F">
        <w:t xml:space="preserve">Optical Character </w:t>
      </w:r>
      <w:r w:rsidR="004627FC">
        <w:t>Recognition (OCR</w:t>
      </w:r>
      <w:r w:rsidR="00FC35CC">
        <w:t xml:space="preserve">) </w:t>
      </w:r>
      <w:r w:rsidR="004627FC">
        <w:t xml:space="preserve">technologies </w:t>
      </w:r>
      <w:r w:rsidR="00FC35CC">
        <w:t xml:space="preserve">such has </w:t>
      </w:r>
      <w:r w:rsidR="0064774E">
        <w:t xml:space="preserve">Tesseract OCR and Google Cloud Vision API, along with </w:t>
      </w:r>
      <w:r w:rsidR="00A53643">
        <w:t>advance machine learning models</w:t>
      </w:r>
      <w:r w:rsidR="009375AF">
        <w:t>.</w:t>
      </w:r>
      <w:r w:rsidR="00250759">
        <w:t xml:space="preserve"> Has present in all three </w:t>
      </w:r>
      <w:r w:rsidR="005B5384">
        <w:t>research papers criticizes</w:t>
      </w:r>
      <w:r w:rsidR="00703B30">
        <w:t>, show the importance of the text extraction has a key feature impacting the precision of the global system.</w:t>
      </w:r>
    </w:p>
    <w:p w14:paraId="63384B49" w14:textId="77777777" w:rsidR="004C7DE3" w:rsidRDefault="004C7DE3" w:rsidP="00730CA3"/>
    <w:p w14:paraId="69A8596C" w14:textId="1FB687AB" w:rsidR="004C7DE3" w:rsidRDefault="004C7DE3" w:rsidP="00D918EA">
      <w:pPr>
        <w:pStyle w:val="Heading2"/>
      </w:pPr>
      <w:bookmarkStart w:id="40" w:name="_Toc163566345"/>
      <w:r>
        <w:t xml:space="preserve">Format and Classify </w:t>
      </w:r>
      <w:r w:rsidR="00D918EA">
        <w:t>text extraction.</w:t>
      </w:r>
      <w:bookmarkEnd w:id="40"/>
    </w:p>
    <w:p w14:paraId="35CC6019" w14:textId="2B7A36B0" w:rsidR="006D7D7A" w:rsidRDefault="00A3393E" w:rsidP="006D7D7A">
      <w:r>
        <w:t>After extrac</w:t>
      </w:r>
      <w:r w:rsidR="008344FF">
        <w:t xml:space="preserve">ting the raw data from the receipt, a formatting </w:t>
      </w:r>
      <w:r w:rsidR="006C75F5">
        <w:t xml:space="preserve">and classification showed in </w:t>
      </w:r>
      <w:r w:rsidR="00D43BFF" w:rsidRPr="00D43BFF">
        <w:rPr>
          <w:i/>
          <w:iCs/>
          <w:u w:val="single"/>
        </w:rPr>
        <w:fldChar w:fldCharType="begin"/>
      </w:r>
      <w:r w:rsidR="00D43BFF" w:rsidRPr="00D43BFF">
        <w:rPr>
          <w:i/>
          <w:iCs/>
          <w:u w:val="single"/>
        </w:rPr>
        <w:instrText xml:space="preserve"> REF _Ref163484208 \h  \* MERGEFORMAT </w:instrText>
      </w:r>
      <w:r w:rsidR="00D43BFF" w:rsidRPr="00D43BFF">
        <w:rPr>
          <w:i/>
          <w:iCs/>
          <w:u w:val="single"/>
        </w:rPr>
      </w:r>
      <w:r w:rsidR="00D43BFF" w:rsidRPr="00D43BFF">
        <w:rPr>
          <w:i/>
          <w:iCs/>
          <w:u w:val="single"/>
        </w:rPr>
        <w:fldChar w:fldCharType="separate"/>
      </w:r>
      <w:r w:rsidR="00D43BFF" w:rsidRPr="00D43BFF">
        <w:rPr>
          <w:i/>
          <w:iCs/>
          <w:u w:val="single"/>
        </w:rPr>
        <w:t>Paper 1 - Utilize OCR text to extract receipt data and classify receipts with common Machine Learning algorithms</w:t>
      </w:r>
      <w:r w:rsidR="00D43BFF" w:rsidRPr="00D43BFF">
        <w:rPr>
          <w:i/>
          <w:iCs/>
          <w:u w:val="single"/>
        </w:rPr>
        <w:fldChar w:fldCharType="end"/>
      </w:r>
      <w:r w:rsidR="00D43BFF">
        <w:t xml:space="preserve"> and </w:t>
      </w:r>
      <w:r w:rsidR="00D43BFF" w:rsidRPr="00D43BFF">
        <w:rPr>
          <w:i/>
          <w:iCs/>
          <w:u w:val="single"/>
        </w:rPr>
        <w:fldChar w:fldCharType="begin"/>
      </w:r>
      <w:r w:rsidR="00D43BFF" w:rsidRPr="00D43BFF">
        <w:rPr>
          <w:i/>
          <w:iCs/>
          <w:u w:val="single"/>
        </w:rPr>
        <w:instrText xml:space="preserve"> REF _Ref163484226 \h  \* MERGEFORMAT </w:instrText>
      </w:r>
      <w:r w:rsidR="00D43BFF" w:rsidRPr="00D43BFF">
        <w:rPr>
          <w:i/>
          <w:iCs/>
          <w:u w:val="single"/>
        </w:rPr>
      </w:r>
      <w:r w:rsidR="00D43BFF" w:rsidRPr="00D43BFF">
        <w:rPr>
          <w:i/>
          <w:iCs/>
          <w:u w:val="single"/>
        </w:rPr>
        <w:fldChar w:fldCharType="separate"/>
      </w:r>
      <w:r w:rsidR="00D43BFF" w:rsidRPr="00D43BFF">
        <w:rPr>
          <w:i/>
          <w:iCs/>
          <w:u w:val="single"/>
        </w:rPr>
        <w:t>Paper 2 - Information Extraction from Scanned Invoices using Machine Learning, OCR, and Spatial Feature Mapping Techniques</w:t>
      </w:r>
      <w:r w:rsidR="00D43BFF" w:rsidRPr="00D43BFF">
        <w:rPr>
          <w:i/>
          <w:iCs/>
          <w:u w:val="single"/>
        </w:rPr>
        <w:fldChar w:fldCharType="end"/>
      </w:r>
      <w:r w:rsidR="00D43BFF">
        <w:rPr>
          <w:i/>
          <w:iCs/>
          <w:u w:val="single"/>
        </w:rPr>
        <w:t xml:space="preserve"> </w:t>
      </w:r>
      <w:r w:rsidR="00D073C6">
        <w:t xml:space="preserve">underscore the effeteness of machine learning algorithm for text classification </w:t>
      </w:r>
      <w:r w:rsidR="00522E89">
        <w:t xml:space="preserve"> usin</w:t>
      </w:r>
      <w:r w:rsidR="00172882">
        <w:t>g model such has LinearSVC and MLPClassifier.</w:t>
      </w:r>
      <w:r w:rsidR="00711D74">
        <w:t xml:space="preserve"> This approach </w:t>
      </w:r>
      <w:r w:rsidR="00EB6B17">
        <w:t>facilitates</w:t>
      </w:r>
      <w:r w:rsidR="00AE4041">
        <w:t xml:space="preserve"> the classification of the receipt and the </w:t>
      </w:r>
      <w:r w:rsidR="00EB6B17">
        <w:t>formatting</w:t>
      </w:r>
      <w:r w:rsidR="005F3ED5">
        <w:t xml:space="preserve"> of the output to facilitate the </w:t>
      </w:r>
      <w:r w:rsidR="00EB6B17">
        <w:t>uniformities</w:t>
      </w:r>
      <w:r w:rsidR="005F3ED5">
        <w:t xml:space="preserve"> of the data structure for a possible database storage and </w:t>
      </w:r>
      <w:r w:rsidR="00EB6B17">
        <w:t>analytics.</w:t>
      </w:r>
    </w:p>
    <w:p w14:paraId="62E02BF6" w14:textId="77777777" w:rsidR="0040406E" w:rsidRDefault="0040406E" w:rsidP="006D7D7A"/>
    <w:p w14:paraId="18EE88CD" w14:textId="1B3927EB" w:rsidR="0040406E" w:rsidRPr="00D43BFF" w:rsidRDefault="006B36AB" w:rsidP="006B36AB">
      <w:pPr>
        <w:pStyle w:val="Heading2"/>
      </w:pPr>
      <w:bookmarkStart w:id="41" w:name="_Toc163566346"/>
      <w:r>
        <w:t>User Interface</w:t>
      </w:r>
      <w:bookmarkEnd w:id="41"/>
    </w:p>
    <w:p w14:paraId="18440448" w14:textId="308CAE0E" w:rsidR="00563129" w:rsidRPr="00CC1881" w:rsidRDefault="00564507" w:rsidP="006D7D7A">
      <w:r>
        <w:t>Even if t</w:t>
      </w:r>
      <w:r w:rsidR="00041D19">
        <w:t xml:space="preserve">he </w:t>
      </w:r>
      <w:r w:rsidR="00095CD4">
        <w:t xml:space="preserve">papers </w:t>
      </w:r>
      <w:r>
        <w:t>criticize</w:t>
      </w:r>
      <w:r w:rsidR="00095CD4">
        <w:t xml:space="preserve"> for the receipt extraction </w:t>
      </w:r>
      <w:r>
        <w:t xml:space="preserve">show multiple technologies for the processing, none of them </w:t>
      </w:r>
      <w:r w:rsidR="005B0C36">
        <w:t>provide user interface for common user to use these technologies</w:t>
      </w:r>
      <w:r w:rsidR="00781078">
        <w:t xml:space="preserve">, which without will </w:t>
      </w:r>
      <w:r w:rsidR="001C5858">
        <w:t>restrict</w:t>
      </w:r>
      <w:r w:rsidR="00781078">
        <w:t xml:space="preserve"> the usage of the software </w:t>
      </w:r>
      <w:r w:rsidR="001C5858">
        <w:t>to specialized set of users.</w:t>
      </w:r>
      <w:r w:rsidR="0083204A">
        <w:t xml:space="preserve"> Therefore, a User Interface (UI)</w:t>
      </w:r>
      <w:r w:rsidR="00206F61">
        <w:t xml:space="preserve"> is required increase the spectrum of possible user.</w:t>
      </w:r>
      <w:r w:rsidR="009F367D">
        <w:t xml:space="preserve"> As showed in </w:t>
      </w:r>
      <w:r w:rsidR="00CC1881" w:rsidRPr="00CC1881">
        <w:rPr>
          <w:i/>
          <w:iCs/>
          <w:u w:val="single"/>
        </w:rPr>
        <w:fldChar w:fldCharType="begin"/>
      </w:r>
      <w:r w:rsidR="00CC1881" w:rsidRPr="00CC1881">
        <w:rPr>
          <w:i/>
          <w:iCs/>
          <w:u w:val="single"/>
        </w:rPr>
        <w:instrText xml:space="preserve"> REF _Ref163485672 \h  \* MERGEFORMAT </w:instrText>
      </w:r>
      <w:r w:rsidR="00CC1881" w:rsidRPr="00CC1881">
        <w:rPr>
          <w:i/>
          <w:iCs/>
          <w:u w:val="single"/>
        </w:rPr>
      </w:r>
      <w:r w:rsidR="00CC1881" w:rsidRPr="00CC1881">
        <w:rPr>
          <w:i/>
          <w:iCs/>
          <w:u w:val="single"/>
        </w:rPr>
        <w:fldChar w:fldCharType="separate"/>
      </w:r>
      <w:r w:rsidR="00CC1881" w:rsidRPr="00CC1881">
        <w:rPr>
          <w:i/>
          <w:iCs/>
          <w:u w:val="single"/>
        </w:rPr>
        <w:t>Paper 4 - React Native vs Flutter, cross-platform mobile application frameworks</w:t>
      </w:r>
      <w:r w:rsidR="00CC1881" w:rsidRPr="00CC1881">
        <w:rPr>
          <w:i/>
          <w:iCs/>
          <w:u w:val="single"/>
        </w:rPr>
        <w:fldChar w:fldCharType="end"/>
      </w:r>
      <w:r w:rsidR="00CC1881">
        <w:rPr>
          <w:i/>
          <w:iCs/>
          <w:u w:val="single"/>
        </w:rPr>
        <w:t xml:space="preserve"> </w:t>
      </w:r>
      <w:r w:rsidR="00CC1881">
        <w:t xml:space="preserve">base on the </w:t>
      </w:r>
      <w:r w:rsidR="002F05FF">
        <w:t>research</w:t>
      </w:r>
      <w:r w:rsidR="00CC1881">
        <w:t xml:space="preserve"> paper from Wu </w:t>
      </w:r>
      <w:r w:rsidR="00CC1881">
        <w:fldChar w:fldCharType="begin"/>
      </w:r>
      <w:r w:rsidR="002F05FF">
        <w:instrText xml:space="preserve"> ADDIN ZOTERO_ITEM CSL_CITATION {"citationID":"inBPYBoc","properties":{"formattedCitation":"(Wu, 2018)","plainCitation":"(Wu, 2018)","noteIndex":0},"citationItems":[{"id":88,"uris":["http://zotero.org/users/13363242/items/QZ8YCVH2"],"itemData":{"id":88,"type":"article-journal","language":"en","source":"Zotero","title":"React Native vs Flutter, cross-platform mobile application frameworks","author":[{"family":"Wu","given":"Wenhao"}],"issued":{"date-parts":[["2018",3,1]]}}}],"schema":"https://github.com/citation-style-language/schema/raw/master/csl-citation.json"} </w:instrText>
      </w:r>
      <w:r w:rsidR="00CC1881">
        <w:fldChar w:fldCharType="separate"/>
      </w:r>
      <w:r w:rsidR="002F05FF">
        <w:rPr>
          <w:noProof/>
        </w:rPr>
        <w:t>(Wu, 2018)</w:t>
      </w:r>
      <w:r w:rsidR="00CC1881">
        <w:fldChar w:fldCharType="end"/>
      </w:r>
      <w:r w:rsidR="002F05FF">
        <w:t xml:space="preserve"> comparing Flutter and React Native </w:t>
      </w:r>
      <w:r w:rsidR="00DA470E">
        <w:t>mobile developing framework.</w:t>
      </w:r>
      <w:r w:rsidR="00E10445">
        <w:t xml:space="preserve"> </w:t>
      </w:r>
      <w:r w:rsidR="00C24FB7">
        <w:t>These frameworks</w:t>
      </w:r>
      <w:r w:rsidR="00E10445">
        <w:t xml:space="preserve"> </w:t>
      </w:r>
      <w:r w:rsidR="00DD2494">
        <w:t xml:space="preserve">demonstrating the portability of the UI development through multiple </w:t>
      </w:r>
      <w:r w:rsidR="00B80EEB">
        <w:t xml:space="preserve">devise </w:t>
      </w:r>
      <w:r w:rsidR="00C24FB7">
        <w:t>common use of the system.</w:t>
      </w:r>
    </w:p>
    <w:p w14:paraId="475E23AB" w14:textId="77777777" w:rsidR="00563129" w:rsidRDefault="00563129" w:rsidP="006D7D7A"/>
    <w:p w14:paraId="2B44A3D0" w14:textId="77777777" w:rsidR="00563129" w:rsidRDefault="00563129" w:rsidP="006D7D7A"/>
    <w:p w14:paraId="23E77A60" w14:textId="77777777" w:rsidR="00CA6C37" w:rsidRDefault="00CA6C37" w:rsidP="006D7D7A"/>
    <w:p w14:paraId="238F9068" w14:textId="77777777" w:rsidR="006D7D7A" w:rsidRDefault="006D7D7A" w:rsidP="006D7D7A"/>
    <w:p w14:paraId="449F14A9" w14:textId="355C5CD6" w:rsidR="00517783" w:rsidRDefault="00517783" w:rsidP="00C63F4D">
      <w:pPr>
        <w:pStyle w:val="Heading1"/>
      </w:pPr>
      <w:bookmarkStart w:id="42" w:name="_Toc163566347"/>
      <w:r>
        <w:t>Design</w:t>
      </w:r>
      <w:bookmarkEnd w:id="42"/>
    </w:p>
    <w:p w14:paraId="5E53C5F9" w14:textId="0F6A27B6" w:rsidR="00517783" w:rsidRDefault="00957635" w:rsidP="006D7D7A">
      <w:r>
        <w:t>[ design of these feature (</w:t>
      </w:r>
      <w:r w:rsidR="00BF0A39">
        <w:t>globally</w:t>
      </w:r>
      <w:r>
        <w:t>)</w:t>
      </w:r>
      <w:r w:rsidR="00BF0A39">
        <w:t xml:space="preserve"> with the technologies I think I’ll use (note </w:t>
      </w:r>
      <w:r w:rsidR="00C408CB">
        <w:t>at this point I haven’t start working in the artefact</w:t>
      </w:r>
      <w:r w:rsidR="00C615D8">
        <w:t>, so purely theorical]</w:t>
      </w:r>
    </w:p>
    <w:p w14:paraId="7E5BA056" w14:textId="6CB50084" w:rsidR="00B9097B" w:rsidRDefault="00B9097B" w:rsidP="00B9097B"/>
    <w:p w14:paraId="0C10234E" w14:textId="4134E7E7" w:rsidR="00BC30BE" w:rsidRPr="00D33BE0" w:rsidRDefault="00956110" w:rsidP="00B9097B">
      <w:r>
        <w:t xml:space="preserve">After </w:t>
      </w:r>
      <w:r w:rsidR="00567A42">
        <w:t>d</w:t>
      </w:r>
      <w:r w:rsidR="00C97126">
        <w:t xml:space="preserve">iscussing the existing work </w:t>
      </w:r>
      <w:r w:rsidR="00567A42">
        <w:t xml:space="preserve">in </w:t>
      </w:r>
      <w:r w:rsidR="00567A42" w:rsidRPr="00567A42">
        <w:rPr>
          <w:i/>
          <w:iCs/>
          <w:u w:val="single"/>
        </w:rPr>
        <w:fldChar w:fldCharType="begin"/>
      </w:r>
      <w:r w:rsidR="00567A42" w:rsidRPr="00567A42">
        <w:rPr>
          <w:i/>
          <w:iCs/>
          <w:u w:val="single"/>
        </w:rPr>
        <w:instrText xml:space="preserve"> REF _Ref163492738 \h  \* MERGEFORMAT </w:instrText>
      </w:r>
      <w:r w:rsidR="00567A42" w:rsidRPr="00567A42">
        <w:rPr>
          <w:i/>
          <w:iCs/>
          <w:u w:val="single"/>
        </w:rPr>
      </w:r>
      <w:r w:rsidR="00567A42" w:rsidRPr="00567A42">
        <w:rPr>
          <w:i/>
          <w:iCs/>
          <w:u w:val="single"/>
        </w:rPr>
        <w:fldChar w:fldCharType="separate"/>
      </w:r>
      <w:r w:rsidR="00567A42" w:rsidRPr="00567A42">
        <w:rPr>
          <w:i/>
          <w:iCs/>
          <w:u w:val="single"/>
        </w:rPr>
        <w:t>Literature review</w:t>
      </w:r>
      <w:r w:rsidR="00567A42" w:rsidRPr="00567A42">
        <w:rPr>
          <w:i/>
          <w:iCs/>
          <w:u w:val="single"/>
        </w:rPr>
        <w:fldChar w:fldCharType="end"/>
      </w:r>
      <w:r w:rsidR="00567A42" w:rsidRPr="00395696">
        <w:t xml:space="preserve"> </w:t>
      </w:r>
      <w:r w:rsidR="00395696">
        <w:t xml:space="preserve">and </w:t>
      </w:r>
      <w:r w:rsidR="00823696">
        <w:t xml:space="preserve">discussing the different requirements in </w:t>
      </w:r>
      <w:r w:rsidR="00823696" w:rsidRPr="00823696">
        <w:rPr>
          <w:i/>
          <w:iCs/>
          <w:u w:val="single"/>
        </w:rPr>
        <w:fldChar w:fldCharType="begin"/>
      </w:r>
      <w:r w:rsidR="00823696" w:rsidRPr="00823696">
        <w:rPr>
          <w:i/>
          <w:iCs/>
          <w:u w:val="single"/>
        </w:rPr>
        <w:instrText xml:space="preserve"> REF _Ref163492992 \h  \* MERGEFORMAT </w:instrText>
      </w:r>
      <w:r w:rsidR="00823696" w:rsidRPr="00823696">
        <w:rPr>
          <w:i/>
          <w:iCs/>
          <w:u w:val="single"/>
        </w:rPr>
      </w:r>
      <w:r w:rsidR="00823696" w:rsidRPr="00823696">
        <w:rPr>
          <w:i/>
          <w:iCs/>
          <w:u w:val="single"/>
        </w:rPr>
        <w:fldChar w:fldCharType="separate"/>
      </w:r>
      <w:r w:rsidR="00823696" w:rsidRPr="00823696">
        <w:rPr>
          <w:i/>
          <w:iCs/>
          <w:u w:val="single"/>
        </w:rPr>
        <w:t>Requirements specification</w:t>
      </w:r>
      <w:r w:rsidR="00823696" w:rsidRPr="00823696">
        <w:rPr>
          <w:i/>
          <w:iCs/>
          <w:u w:val="single"/>
        </w:rPr>
        <w:fldChar w:fldCharType="end"/>
      </w:r>
      <w:r w:rsidR="00D33BE0">
        <w:t xml:space="preserve">, we can now discuss of the design of the system of </w:t>
      </w:r>
      <w:r w:rsidR="00727046">
        <w:t xml:space="preserve">application. At that stage of </w:t>
      </w:r>
      <w:r w:rsidR="00C06DE5">
        <w:t>development,</w:t>
      </w:r>
      <w:r w:rsidR="00727046">
        <w:t xml:space="preserve"> it can be </w:t>
      </w:r>
      <w:r w:rsidR="00C06DE5">
        <w:t xml:space="preserve">separated into two distinct part which will be working together: the server side </w:t>
      </w:r>
      <w:r w:rsidR="002570F2">
        <w:t xml:space="preserve">which will manage all the </w:t>
      </w:r>
      <w:r w:rsidR="00323444">
        <w:t xml:space="preserve">computationally exhausting processing </w:t>
      </w:r>
      <w:r w:rsidR="009415B4">
        <w:t xml:space="preserve">such has the “receipt extraction feature” </w:t>
      </w:r>
      <w:r w:rsidR="00323444">
        <w:t xml:space="preserve">to </w:t>
      </w:r>
      <w:r w:rsidR="009415B4">
        <w:lastRenderedPageBreak/>
        <w:t xml:space="preserve">reduce the </w:t>
      </w:r>
      <w:r w:rsidR="009E6755">
        <w:t>execution time and provide a better user experience</w:t>
      </w:r>
      <w:r w:rsidR="003C031F">
        <w:t xml:space="preserve"> wh</w:t>
      </w:r>
      <w:r w:rsidR="003F7068">
        <w:t>ile communicating with the database</w:t>
      </w:r>
      <w:r w:rsidR="00EA4CAE">
        <w:t>, all build in a docker container to offer a</w:t>
      </w:r>
      <w:r w:rsidR="00C47EB8">
        <w:t>n</w:t>
      </w:r>
      <w:r w:rsidR="00EA4CAE">
        <w:t xml:space="preserve"> easy deployment </w:t>
      </w:r>
      <w:r w:rsidR="00C47EB8">
        <w:t>on any device.</w:t>
      </w:r>
      <w:r w:rsidR="009E6755">
        <w:t xml:space="preserve"> </w:t>
      </w:r>
      <w:r w:rsidR="00C47EB8">
        <w:t>A</w:t>
      </w:r>
      <w:r w:rsidR="009E6755">
        <w:t xml:space="preserve">nd </w:t>
      </w:r>
      <w:r w:rsidR="00D82A62">
        <w:t xml:space="preserve">on the other side the mobile application which will be use has gateway for the user to use the </w:t>
      </w:r>
      <w:r w:rsidR="001D5E7E">
        <w:t>system</w:t>
      </w:r>
      <w:r w:rsidR="000D7392">
        <w:t xml:space="preserve"> and communicate with the server. In the next sections we can have a list of the feature </w:t>
      </w:r>
      <w:r w:rsidR="00CD3BA4">
        <w:t>which</w:t>
      </w:r>
      <w:r w:rsidR="000D7392">
        <w:t xml:space="preserve"> will be integrate</w:t>
      </w:r>
      <w:r w:rsidR="00CD3BA4">
        <w:t>d.</w:t>
      </w:r>
    </w:p>
    <w:p w14:paraId="382A66A8" w14:textId="77777777" w:rsidR="00D33BE0" w:rsidRPr="00823696" w:rsidRDefault="00D33BE0" w:rsidP="00B9097B"/>
    <w:p w14:paraId="1C22EF11" w14:textId="77777777" w:rsidR="00B9097B" w:rsidRDefault="00B9097B" w:rsidP="00940BEC">
      <w:pPr>
        <w:pStyle w:val="Heading2"/>
      </w:pPr>
      <w:bookmarkStart w:id="43" w:name="_Toc163566348"/>
      <w:r>
        <w:t>S</w:t>
      </w:r>
      <w:r w:rsidRPr="00B9097B">
        <w:t>erver</w:t>
      </w:r>
      <w:bookmarkEnd w:id="43"/>
    </w:p>
    <w:p w14:paraId="033A2157" w14:textId="77777777" w:rsidR="00B9097B" w:rsidRDefault="00B9097B" w:rsidP="00B9097B">
      <w:pPr>
        <w:pStyle w:val="ListParagraph"/>
        <w:numPr>
          <w:ilvl w:val="1"/>
          <w:numId w:val="7"/>
        </w:numPr>
      </w:pPr>
      <w:r>
        <w:t>Receipt section detection model.</w:t>
      </w:r>
    </w:p>
    <w:p w14:paraId="681DC8FD" w14:textId="43616735" w:rsidR="00B9097B" w:rsidRDefault="00B9097B" w:rsidP="00B9097B">
      <w:pPr>
        <w:pStyle w:val="ListParagraph"/>
        <w:numPr>
          <w:ilvl w:val="1"/>
          <w:numId w:val="7"/>
        </w:numPr>
      </w:pPr>
      <w:r>
        <w:t>Receipt extraction feature (section detection + OCR + Classification</w:t>
      </w:r>
      <w:r w:rsidR="005E7B41">
        <w:t xml:space="preserve"> + </w:t>
      </w:r>
      <w:r w:rsidR="00EF7851">
        <w:t>user)</w:t>
      </w:r>
      <w:r>
        <w:t>.</w:t>
      </w:r>
    </w:p>
    <w:p w14:paraId="59B48F91" w14:textId="77777777" w:rsidR="00B9097B" w:rsidRDefault="00B9097B" w:rsidP="00B9097B">
      <w:pPr>
        <w:pStyle w:val="ListParagraph"/>
        <w:numPr>
          <w:ilvl w:val="1"/>
          <w:numId w:val="7"/>
        </w:numPr>
      </w:pPr>
      <w:r>
        <w:t>Prediction user correction feature.</w:t>
      </w:r>
    </w:p>
    <w:p w14:paraId="7EF48F9B" w14:textId="77777777" w:rsidR="00B9097B" w:rsidRDefault="00B9097B" w:rsidP="00B9097B">
      <w:pPr>
        <w:pStyle w:val="ListParagraph"/>
        <w:numPr>
          <w:ilvl w:val="1"/>
          <w:numId w:val="7"/>
        </w:numPr>
      </w:pPr>
      <w:r>
        <w:t>Server Communication.</w:t>
      </w:r>
    </w:p>
    <w:p w14:paraId="073616A9" w14:textId="77777777" w:rsidR="00B9097B" w:rsidRDefault="00B9097B" w:rsidP="00B9097B">
      <w:pPr>
        <w:pStyle w:val="ListParagraph"/>
        <w:numPr>
          <w:ilvl w:val="1"/>
          <w:numId w:val="7"/>
        </w:numPr>
      </w:pPr>
      <w:r>
        <w:t>Database.</w:t>
      </w:r>
    </w:p>
    <w:p w14:paraId="411013B5" w14:textId="77777777" w:rsidR="00B9097B" w:rsidRDefault="00B9097B" w:rsidP="00B9097B">
      <w:pPr>
        <w:pStyle w:val="ListParagraph"/>
        <w:numPr>
          <w:ilvl w:val="1"/>
          <w:numId w:val="7"/>
        </w:numPr>
      </w:pPr>
      <w:r>
        <w:t>Database management.</w:t>
      </w:r>
    </w:p>
    <w:p w14:paraId="062BCB14" w14:textId="77777777" w:rsidR="00941B17" w:rsidRDefault="00941B17" w:rsidP="00941B17"/>
    <w:p w14:paraId="337E6DFB" w14:textId="4E7AD567" w:rsidR="0055342A" w:rsidRDefault="00856027" w:rsidP="0055342A">
      <w:pPr>
        <w:pStyle w:val="Heading3"/>
      </w:pPr>
      <w:bookmarkStart w:id="44" w:name="_Toc163566349"/>
      <w:r>
        <w:t>Receipt extraction feature.</w:t>
      </w:r>
      <w:bookmarkEnd w:id="44"/>
    </w:p>
    <w:p w14:paraId="5F475EC2" w14:textId="6C42D228" w:rsidR="0055342A" w:rsidRDefault="00724A52" w:rsidP="0055342A">
      <w:commentRangeStart w:id="45"/>
      <w:r>
        <w:t>A</w:t>
      </w:r>
      <w:r w:rsidR="000534FC">
        <w:t>s</w:t>
      </w:r>
      <w:r w:rsidR="00EF7851">
        <w:t xml:space="preserve"> previously mentioned</w:t>
      </w:r>
      <w:r w:rsidR="000534FC">
        <w:t xml:space="preserve">, the </w:t>
      </w:r>
      <w:r w:rsidR="00383F51">
        <w:t>receipt extraction is</w:t>
      </w:r>
      <w:r w:rsidR="009E0501">
        <w:t xml:space="preserve"> the key feature of the </w:t>
      </w:r>
      <w:r w:rsidR="001F2928">
        <w:t>system</w:t>
      </w:r>
      <w:r w:rsidR="00C63DF6">
        <w:t xml:space="preserve"> </w:t>
      </w:r>
      <w:r w:rsidR="007D7CF8">
        <w:t xml:space="preserve">which has for global purpose to extract </w:t>
      </w:r>
      <w:r w:rsidR="00B81445">
        <w:t>from a receipt image</w:t>
      </w:r>
      <w:r w:rsidR="002C1FE5">
        <w:t xml:space="preserve"> </w:t>
      </w:r>
      <w:r w:rsidR="0022630E">
        <w:t xml:space="preserve">into a specific format </w:t>
      </w:r>
      <w:r w:rsidR="0083294D">
        <w:t>while predicting the type of the receipt</w:t>
      </w:r>
      <w:r w:rsidR="00DC44C7">
        <w:t>.</w:t>
      </w:r>
      <w:r w:rsidR="00711F60">
        <w:t xml:space="preserve"> </w:t>
      </w:r>
      <w:r w:rsidR="00D1200C">
        <w:t xml:space="preserve">The field which will be extracted </w:t>
      </w:r>
      <w:r w:rsidR="00ED2165">
        <w:t xml:space="preserve">are </w:t>
      </w:r>
      <w:r w:rsidR="001F45DE">
        <w:t xml:space="preserve">the </w:t>
      </w:r>
      <w:r w:rsidR="00B82B77">
        <w:t>shop information, the list of items</w:t>
      </w:r>
      <w:r w:rsidR="00A748B0">
        <w:t>, the total and the date of the transaction</w:t>
      </w:r>
      <w:r w:rsidR="00D64CC7">
        <w:t xml:space="preserve"> to be formatted </w:t>
      </w:r>
      <w:r w:rsidR="00F40B84">
        <w:t xml:space="preserve">into a </w:t>
      </w:r>
      <w:r w:rsidR="00DE60EC">
        <w:t>js</w:t>
      </w:r>
      <w:r w:rsidR="00F40B84">
        <w:t>on format to be stored into a database</w:t>
      </w:r>
      <w:r w:rsidR="00077F71">
        <w:t xml:space="preserve">. </w:t>
      </w:r>
      <w:r w:rsidR="00736756">
        <w:t xml:space="preserve">The structure of this feature is </w:t>
      </w:r>
      <w:r w:rsidR="00F9549B">
        <w:t>composed</w:t>
      </w:r>
      <w:r w:rsidR="009D17BB">
        <w:t xml:space="preserve"> of three major </w:t>
      </w:r>
      <w:r w:rsidR="00F9549B">
        <w:t>parts</w:t>
      </w:r>
      <w:r w:rsidR="006E7341">
        <w:t>, the receipt section image recognition</w:t>
      </w:r>
      <w:r w:rsidR="00603957">
        <w:t xml:space="preserve"> model</w:t>
      </w:r>
      <w:r w:rsidR="006E7341">
        <w:t>,</w:t>
      </w:r>
      <w:r w:rsidR="001A5870">
        <w:t xml:space="preserve"> followed by</w:t>
      </w:r>
      <w:r w:rsidR="006E7341">
        <w:t xml:space="preserve"> </w:t>
      </w:r>
      <w:r w:rsidR="004B77DF">
        <w:t xml:space="preserve">the text extraction of these section and </w:t>
      </w:r>
      <w:r w:rsidR="007F35C4">
        <w:t>finally</w:t>
      </w:r>
      <w:r w:rsidR="004B77DF">
        <w:t xml:space="preserve"> the </w:t>
      </w:r>
      <w:r w:rsidR="007F35C4">
        <w:t>formatting</w:t>
      </w:r>
      <w:r w:rsidR="004B77DF">
        <w:t xml:space="preserve"> and </w:t>
      </w:r>
      <w:r w:rsidR="00C204F4">
        <w:t>classification of the receipt extracted data</w:t>
      </w:r>
      <w:r w:rsidR="007F35C4">
        <w:t>.</w:t>
      </w:r>
      <w:r w:rsidR="00103A8E">
        <w:t xml:space="preserve"> </w:t>
      </w:r>
    </w:p>
    <w:p w14:paraId="291D81DF" w14:textId="77777777" w:rsidR="00F9549B" w:rsidRDefault="00F9549B" w:rsidP="0055342A"/>
    <w:p w14:paraId="23375686" w14:textId="07ACF332" w:rsidR="00F9549B" w:rsidRDefault="001A5870" w:rsidP="0055342A">
      <w:r>
        <w:t xml:space="preserve">The </w:t>
      </w:r>
      <w:r w:rsidR="000A490D">
        <w:t>receipt section</w:t>
      </w:r>
      <w:r w:rsidR="00AE4B86">
        <w:t xml:space="preserve"> detection model </w:t>
      </w:r>
      <w:r w:rsidR="00FE6E6D">
        <w:t>is the first step of the receipt extraction feature</w:t>
      </w:r>
      <w:r w:rsidR="004D3730">
        <w:t xml:space="preserve">. </w:t>
      </w:r>
      <w:r w:rsidR="00974927">
        <w:t xml:space="preserve">The model will </w:t>
      </w:r>
      <w:r w:rsidR="00E41F29">
        <w:t>compose</w:t>
      </w:r>
      <w:r w:rsidR="00974927">
        <w:t xml:space="preserve"> of </w:t>
      </w:r>
      <w:r w:rsidR="001C30B2">
        <w:t>a</w:t>
      </w:r>
      <w:r w:rsidR="00974927">
        <w:t xml:space="preserve"> Yolo v8 model </w:t>
      </w:r>
      <w:r w:rsidR="005C4DE1">
        <w:t>(You Only Look Once)</w:t>
      </w:r>
      <w:r w:rsidR="00E737CF">
        <w:t xml:space="preserve"> to predict the</w:t>
      </w:r>
      <w:r w:rsidR="0068158D">
        <w:t xml:space="preserve"> </w:t>
      </w:r>
      <w:r w:rsidR="00A7047A">
        <w:t>different</w:t>
      </w:r>
      <w:r w:rsidR="0068158D">
        <w:t xml:space="preserve"> receipt sections </w:t>
      </w:r>
      <w:r w:rsidR="00A7047A">
        <w:t>explain in the precedent paragraph</w:t>
      </w:r>
      <w:r w:rsidR="007E488C">
        <w:t xml:space="preserve"> trained by </w:t>
      </w:r>
      <w:r w:rsidR="006F5385">
        <w:t xml:space="preserve">Mauritian receipt to </w:t>
      </w:r>
      <w:r w:rsidR="00D31771">
        <w:t>better predict the section of the receipt.</w:t>
      </w:r>
      <w:r w:rsidR="00E41F29">
        <w:t xml:space="preserve"> To enter more in detail,</w:t>
      </w:r>
      <w:r w:rsidR="007A4E3F">
        <w:t xml:space="preserve"> </w:t>
      </w:r>
      <w:r w:rsidR="000B266F">
        <w:t>the prediction will take has input a picture</w:t>
      </w:r>
      <w:r w:rsidR="00CB5264">
        <w:t xml:space="preserve"> of</w:t>
      </w:r>
      <w:r w:rsidR="000B266F">
        <w:t xml:space="preserve"> 640 per 640 pixel </w:t>
      </w:r>
      <w:r w:rsidR="00CB5264">
        <w:t xml:space="preserve">and return </w:t>
      </w:r>
      <w:r w:rsidR="002C67CD">
        <w:t xml:space="preserve">for each class (chop information, item list, …) </w:t>
      </w:r>
      <w:r w:rsidR="00E73CF6">
        <w:t>their coordinate on the picture.</w:t>
      </w:r>
    </w:p>
    <w:p w14:paraId="76825FC3" w14:textId="77777777" w:rsidR="00E73CF6" w:rsidRDefault="00E73CF6" w:rsidP="0055342A"/>
    <w:p w14:paraId="6875251B" w14:textId="3B717294" w:rsidR="00E73CF6" w:rsidRDefault="00D07820" w:rsidP="0055342A">
      <w:r>
        <w:t>The second step is th</w:t>
      </w:r>
      <w:r w:rsidR="004F095C">
        <w:t>is feature is the extraction</w:t>
      </w:r>
      <w:r w:rsidR="00D37A9F">
        <w:t xml:space="preserve"> the text display</w:t>
      </w:r>
      <w:r w:rsidR="004F095C">
        <w:t xml:space="preserve"> of these class</w:t>
      </w:r>
      <w:r w:rsidR="00D37A9F">
        <w:t xml:space="preserve"> extracts</w:t>
      </w:r>
      <w:r w:rsidR="004F095C">
        <w:t xml:space="preserve"> </w:t>
      </w:r>
      <w:r w:rsidR="00E27E50">
        <w:t xml:space="preserve">through Optical </w:t>
      </w:r>
      <w:r w:rsidR="00DA1958">
        <w:t>Character Recognition (OCR)</w:t>
      </w:r>
      <w:r w:rsidR="00CA626E">
        <w:t xml:space="preserve">, for each detected class, a sub-image compose of coordinate of the </w:t>
      </w:r>
      <w:r w:rsidR="002F204A">
        <w:t xml:space="preserve">class prediction and the text from it are extracted. </w:t>
      </w:r>
      <w:r w:rsidR="00A332F0">
        <w:t xml:space="preserve">As for the choice of the OCR, based on the different OCR technologies </w:t>
      </w:r>
      <w:r w:rsidR="00525246">
        <w:t>showed in</w:t>
      </w:r>
      <w:r w:rsidR="00B43DB2">
        <w:t xml:space="preserve"> the</w:t>
      </w:r>
      <w:r w:rsidR="00525246">
        <w:t xml:space="preserve"> </w:t>
      </w:r>
      <w:r w:rsidR="00B43DB2" w:rsidRPr="00B43DB2">
        <w:rPr>
          <w:i/>
          <w:iCs/>
          <w:u w:val="single"/>
        </w:rPr>
        <w:fldChar w:fldCharType="begin"/>
      </w:r>
      <w:r w:rsidR="00B43DB2" w:rsidRPr="00B43DB2">
        <w:rPr>
          <w:i/>
          <w:iCs/>
          <w:u w:val="single"/>
        </w:rPr>
        <w:instrText xml:space="preserve"> REF _Ref163500847 \h  \* MERGEFORMAT </w:instrText>
      </w:r>
      <w:r w:rsidR="00B43DB2" w:rsidRPr="00B43DB2">
        <w:rPr>
          <w:i/>
          <w:iCs/>
          <w:u w:val="single"/>
        </w:rPr>
      </w:r>
      <w:r w:rsidR="00B43DB2" w:rsidRPr="00B43DB2">
        <w:rPr>
          <w:i/>
          <w:iCs/>
          <w:u w:val="single"/>
        </w:rPr>
        <w:fldChar w:fldCharType="separate"/>
      </w:r>
      <w:r w:rsidR="00B43DB2" w:rsidRPr="00B43DB2">
        <w:rPr>
          <w:i/>
          <w:iCs/>
          <w:u w:val="single"/>
        </w:rPr>
        <w:t>Literature review</w:t>
      </w:r>
      <w:r w:rsidR="00B43DB2" w:rsidRPr="00B43DB2">
        <w:rPr>
          <w:i/>
          <w:iCs/>
          <w:u w:val="single"/>
        </w:rPr>
        <w:fldChar w:fldCharType="end"/>
      </w:r>
      <w:r w:rsidR="00F2750C">
        <w:t xml:space="preserve">, </w:t>
      </w:r>
      <w:r w:rsidR="0019284D">
        <w:t xml:space="preserve">the OCR used would be Tesseract OCR </w:t>
      </w:r>
      <w:r w:rsidR="00BB1B72">
        <w:t>due to his high efficiency and capacity to be deployed locally without using a third party services.</w:t>
      </w:r>
    </w:p>
    <w:p w14:paraId="26D90553" w14:textId="77777777" w:rsidR="00BB1B72" w:rsidRDefault="00BB1B72" w:rsidP="0055342A"/>
    <w:p w14:paraId="7F968F13" w14:textId="78B225D4" w:rsidR="00303AD8" w:rsidRDefault="00B02152" w:rsidP="00B02152">
      <w:pPr>
        <w:keepNext/>
      </w:pPr>
      <w:r>
        <w:t>Finally, will come the classification and formatting of the of the output of the previous function output. This task will be performed by a Custom Multi-Layer Perceptron (MLP)</w:t>
      </w:r>
      <w:r w:rsidR="00A80C65">
        <w:t xml:space="preserve"> </w:t>
      </w:r>
      <w:r>
        <w:t xml:space="preserve">to firstly classify the receipt in categories (groceries, restaurant, cosmetics, electronics, </w:t>
      </w:r>
      <w:r w:rsidR="00901B3B">
        <w:lastRenderedPageBreak/>
        <w:t>etc.</w:t>
      </w:r>
      <w:r>
        <w:t>)</w:t>
      </w:r>
      <w:r w:rsidR="00D71E67">
        <w:t xml:space="preserve">, then format all the information into a specific format </w:t>
      </w:r>
      <w:r w:rsidR="009949AA">
        <w:t>(</w:t>
      </w:r>
      <w:r w:rsidR="004C75E7">
        <w:t xml:space="preserve">see </w:t>
      </w:r>
      <w:r w:rsidR="004C75E7" w:rsidRPr="004C75E7">
        <w:rPr>
          <w:i/>
          <w:iCs/>
          <w:u w:val="single"/>
        </w:rPr>
        <w:fldChar w:fldCharType="begin"/>
      </w:r>
      <w:r w:rsidR="004C75E7" w:rsidRPr="004C75E7">
        <w:rPr>
          <w:i/>
          <w:iCs/>
          <w:u w:val="single"/>
        </w:rPr>
        <w:instrText xml:space="preserve"> REF _Ref163551864 \h </w:instrText>
      </w:r>
      <w:r w:rsidR="004C75E7" w:rsidRPr="004C75E7">
        <w:rPr>
          <w:i/>
          <w:iCs/>
          <w:u w:val="single"/>
        </w:rPr>
      </w:r>
      <w:r w:rsidR="004C75E7" w:rsidRPr="004C75E7">
        <w:rPr>
          <w:i/>
          <w:iCs/>
          <w:u w:val="single"/>
        </w:rPr>
        <w:instrText xml:space="preserve"> \* MERGEFORMAT </w:instrText>
      </w:r>
      <w:r w:rsidR="004C75E7" w:rsidRPr="004C75E7">
        <w:rPr>
          <w:i/>
          <w:iCs/>
          <w:u w:val="single"/>
        </w:rPr>
        <w:fldChar w:fldCharType="separate"/>
      </w:r>
      <w:r w:rsidR="004C75E7" w:rsidRPr="004C75E7">
        <w:rPr>
          <w:i/>
          <w:iCs/>
          <w:u w:val="single"/>
        </w:rPr>
        <w:t xml:space="preserve">Figure </w:t>
      </w:r>
      <w:r w:rsidR="004C75E7" w:rsidRPr="004C75E7">
        <w:rPr>
          <w:i/>
          <w:iCs/>
          <w:noProof/>
          <w:u w:val="single"/>
        </w:rPr>
        <w:t>1</w:t>
      </w:r>
      <w:r w:rsidR="004C75E7" w:rsidRPr="004C75E7">
        <w:rPr>
          <w:i/>
          <w:iCs/>
          <w:u w:val="single"/>
        </w:rPr>
        <w:t xml:space="preserve"> - Receipt Extraction Feature output format</w:t>
      </w:r>
      <w:r w:rsidR="004C75E7" w:rsidRPr="004C75E7">
        <w:rPr>
          <w:i/>
          <w:iCs/>
          <w:u w:val="single"/>
        </w:rPr>
        <w:fldChar w:fldCharType="end"/>
      </w:r>
      <w:r w:rsidR="004C75E7">
        <w:t>)</w:t>
      </w:r>
      <w:r w:rsidR="0000315D">
        <w:t xml:space="preserve"> </w:t>
      </w:r>
      <w:r w:rsidR="009949AA">
        <w:t>in json for an easy manipulation afterward.</w:t>
      </w:r>
    </w:p>
    <w:commentRangeEnd w:id="45"/>
    <w:p w14:paraId="04069E11" w14:textId="098ABA4D" w:rsidR="004974A9" w:rsidRDefault="00A94814" w:rsidP="00B02152">
      <w:pPr>
        <w:keepNext/>
      </w:pPr>
      <w:r>
        <w:rPr>
          <w:rStyle w:val="CommentReference"/>
        </w:rPr>
        <w:commentReference w:id="45"/>
      </w:r>
    </w:p>
    <w:p w14:paraId="2CB3A7A0" w14:textId="4E96513F" w:rsidR="00303AD8" w:rsidRDefault="00303AD8" w:rsidP="00B02152">
      <w:pPr>
        <w:keepNext/>
      </w:pPr>
    </w:p>
    <w:bookmarkStart w:id="46" w:name="_MON_1774173266"/>
    <w:bookmarkEnd w:id="46"/>
    <w:p w14:paraId="6E5DE08E" w14:textId="715192A0" w:rsidR="004310AB" w:rsidRDefault="004E2ACB" w:rsidP="00CC0F8D">
      <w:r>
        <w:rPr>
          <w:noProof/>
        </w:rPr>
        <w:object w:dxaOrig="9020" w:dyaOrig="4880" w14:anchorId="237CFF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0.65pt;height:244.45pt;mso-width-percent:0;mso-height-percent:0;mso-width-percent:0;mso-height-percent:0" o:ole="">
            <v:imagedata r:id="rId10" o:title=""/>
          </v:shape>
          <o:OLEObject Type="Embed" ProgID="Word.Document.12" ShapeID="_x0000_i1025" DrawAspect="Content" ObjectID="_1774183983" r:id="rId11">
            <o:FieldCodes>\s</o:FieldCodes>
          </o:OLEObject>
        </w:object>
      </w:r>
    </w:p>
    <w:p w14:paraId="227CA970" w14:textId="77777777" w:rsidR="004310AB" w:rsidRDefault="004310AB" w:rsidP="004310AB">
      <w:pPr>
        <w:pStyle w:val="Caption"/>
      </w:pPr>
      <w:bookmarkStart w:id="47" w:name="_Ref163551864"/>
      <w:r>
        <w:t xml:space="preserve">Figure </w:t>
      </w:r>
      <w:r>
        <w:fldChar w:fldCharType="begin"/>
      </w:r>
      <w:r>
        <w:instrText xml:space="preserve"> SEQ Figure \* ARABIC </w:instrText>
      </w:r>
      <w:r>
        <w:fldChar w:fldCharType="separate"/>
      </w:r>
      <w:r>
        <w:rPr>
          <w:noProof/>
        </w:rPr>
        <w:t>1</w:t>
      </w:r>
      <w:r>
        <w:fldChar w:fldCharType="end"/>
      </w:r>
      <w:r>
        <w:t xml:space="preserve"> - Receipt Extraction Feature output </w:t>
      </w:r>
      <w:bookmarkEnd w:id="47"/>
      <w:r>
        <w:t>format.</w:t>
      </w:r>
    </w:p>
    <w:p w14:paraId="6A4D3974" w14:textId="5B64B984" w:rsidR="00B02152" w:rsidRDefault="00B02152" w:rsidP="00B02152"/>
    <w:p w14:paraId="4A97CB08" w14:textId="77777777" w:rsidR="00DB0424" w:rsidRDefault="00DB0424" w:rsidP="0055342A"/>
    <w:p w14:paraId="58F1E3BC" w14:textId="399A34A2" w:rsidR="0055342A" w:rsidRDefault="00343A1C" w:rsidP="00343A1C">
      <w:pPr>
        <w:pStyle w:val="Heading3"/>
      </w:pPr>
      <w:bookmarkStart w:id="48" w:name="_Toc163566350"/>
      <w:r>
        <w:t>User Correction Feature.</w:t>
      </w:r>
      <w:bookmarkEnd w:id="48"/>
    </w:p>
    <w:p w14:paraId="5670C7C7" w14:textId="76E1E5F5" w:rsidR="00343A1C" w:rsidRDefault="00E12020" w:rsidP="00343A1C">
      <w:r>
        <w:t>While the dat</w:t>
      </w:r>
      <w:r w:rsidR="00A86C61">
        <w:t>a</w:t>
      </w:r>
      <w:r>
        <w:t xml:space="preserve"> will be automatically extracted, the user </w:t>
      </w:r>
      <w:r w:rsidR="00263054">
        <w:t>will have the opportunity to “review” the extracted data</w:t>
      </w:r>
      <w:r w:rsidR="004C65C6">
        <w:t xml:space="preserve">, </w:t>
      </w:r>
      <w:r w:rsidR="004C65C6">
        <w:t>through the flutter application interface</w:t>
      </w:r>
      <w:r w:rsidR="006B7BD3">
        <w:t>,</w:t>
      </w:r>
      <w:r w:rsidR="00263054">
        <w:t xml:space="preserve"> to ensure </w:t>
      </w:r>
      <w:r w:rsidR="006B7BD3">
        <w:t xml:space="preserve">the correctness of the data which will be store into the </w:t>
      </w:r>
      <w:r w:rsidR="00DC7BE6">
        <w:t>database.</w:t>
      </w:r>
      <w:r w:rsidR="002B28D1">
        <w:t xml:space="preserve"> The </w:t>
      </w:r>
      <w:r w:rsidR="007B4B27">
        <w:t xml:space="preserve">corrected data will be set has </w:t>
      </w:r>
      <w:r w:rsidR="00A86C61">
        <w:t>“</w:t>
      </w:r>
      <w:r w:rsidR="007B4B27">
        <w:t>review</w:t>
      </w:r>
      <w:r w:rsidR="00A86C61">
        <w:t xml:space="preserve">ed” and </w:t>
      </w:r>
      <w:r w:rsidR="00A30AA6">
        <w:t>will be accessible by the analytics feature to ensure the accuracy of the data.</w:t>
      </w:r>
      <w:r w:rsidR="00951E13">
        <w:t xml:space="preserve"> The structure of the </w:t>
      </w:r>
      <w:r w:rsidR="0008166C">
        <w:t xml:space="preserve">feature can be seen in the sequence diagram </w:t>
      </w:r>
      <w:r w:rsidR="0008166C" w:rsidRPr="00015A35">
        <w:rPr>
          <w:color w:val="FF0000"/>
          <w:sz w:val="36"/>
          <w:szCs w:val="36"/>
        </w:rPr>
        <w:t>[</w:t>
      </w:r>
      <w:r w:rsidR="00015A35" w:rsidRPr="00015A35">
        <w:rPr>
          <w:color w:val="FF0000"/>
          <w:sz w:val="36"/>
          <w:szCs w:val="36"/>
        </w:rPr>
        <w:t xml:space="preserve"> sequence diagram to be input]</w:t>
      </w:r>
    </w:p>
    <w:p w14:paraId="6A101F55" w14:textId="77777777" w:rsidR="00343A1C" w:rsidRPr="00343A1C" w:rsidRDefault="00343A1C" w:rsidP="00343A1C"/>
    <w:p w14:paraId="0E8FD17C" w14:textId="72370BD3" w:rsidR="00F521B9" w:rsidRDefault="0069020C" w:rsidP="000E3CCE">
      <w:pPr>
        <w:pStyle w:val="Heading3"/>
      </w:pPr>
      <w:bookmarkStart w:id="49" w:name="_Toc163566351"/>
      <w:r>
        <w:t>Server Communication</w:t>
      </w:r>
      <w:bookmarkEnd w:id="49"/>
      <w:r w:rsidR="007A0892">
        <w:t xml:space="preserve"> </w:t>
      </w:r>
    </w:p>
    <w:p w14:paraId="1F4EF6D7" w14:textId="0D72C1C7" w:rsidR="00BC3A04" w:rsidRPr="000D4F06" w:rsidRDefault="00BC3A04" w:rsidP="000D4F06">
      <w:r>
        <w:t xml:space="preserve">Ad for the communication </w:t>
      </w:r>
      <w:r w:rsidR="00C070F5">
        <w:t>between the server and the application, the HTTP (Hypertext Transfer Protoc</w:t>
      </w:r>
      <w:r w:rsidR="003060FE">
        <w:t>o</w:t>
      </w:r>
      <w:r w:rsidR="00C070F5">
        <w:t>l)</w:t>
      </w:r>
      <w:r w:rsidR="003060FE">
        <w:t xml:space="preserve"> which will be integrally handle </w:t>
      </w:r>
      <w:r w:rsidR="00BB10C6">
        <w:t>by a FastAPI application host into the server.</w:t>
      </w:r>
      <w:r w:rsidR="001A011F">
        <w:t xml:space="preserve"> The primary function of the FastAPI app is to execute </w:t>
      </w:r>
      <w:r w:rsidR="009D5628">
        <w:t>the requested</w:t>
      </w:r>
      <w:r w:rsidR="00254914">
        <w:t xml:space="preserve"> server feature and relay back the result to the mobile app.</w:t>
      </w:r>
      <w:r w:rsidR="00C070F5">
        <w:t xml:space="preserve"> </w:t>
      </w:r>
      <w:r w:rsidR="00C843EC">
        <w:t xml:space="preserve">Each endpoint </w:t>
      </w:r>
      <w:r w:rsidR="00FA1285">
        <w:t xml:space="preserve">will be related to a feature of the server and therefore </w:t>
      </w:r>
      <w:r w:rsidR="00C97FBC">
        <w:t>forming the server’s operation core.</w:t>
      </w:r>
    </w:p>
    <w:p w14:paraId="6C23EDAE" w14:textId="77777777" w:rsidR="00FC430D" w:rsidRDefault="00184CD0" w:rsidP="00951476">
      <w:r>
        <w:tab/>
      </w:r>
    </w:p>
    <w:p w14:paraId="041E2967" w14:textId="77777777" w:rsidR="00FC430D" w:rsidRDefault="00FC430D" w:rsidP="00951476"/>
    <w:p w14:paraId="7DEF10C6" w14:textId="39621DCE" w:rsidR="004B3AE6" w:rsidRDefault="004B3AE6" w:rsidP="00284FF3">
      <w:pPr>
        <w:pStyle w:val="Heading3"/>
      </w:pPr>
      <w:bookmarkStart w:id="50" w:name="_Toc163566352"/>
      <w:r>
        <w:t>Database</w:t>
      </w:r>
      <w:bookmarkEnd w:id="50"/>
    </w:p>
    <w:p w14:paraId="0D2AF622" w14:textId="77777777" w:rsidR="003757F9" w:rsidRDefault="003757F9" w:rsidP="004B3AE6">
      <w:pPr>
        <w:rPr>
          <w:color w:val="000000" w:themeColor="text1"/>
        </w:rPr>
      </w:pPr>
    </w:p>
    <w:p w14:paraId="77D968F9" w14:textId="5DF364DC" w:rsidR="003757F9" w:rsidRDefault="003D659E" w:rsidP="004B3AE6">
      <w:pPr>
        <w:rPr>
          <w:color w:val="000000" w:themeColor="text1"/>
        </w:rPr>
      </w:pPr>
      <w:r>
        <w:rPr>
          <w:color w:val="000000" w:themeColor="text1"/>
        </w:rPr>
        <w:t>The server architecture will include a database system which will</w:t>
      </w:r>
      <w:r w:rsidR="00592B2C">
        <w:rPr>
          <w:color w:val="000000" w:themeColor="text1"/>
        </w:rPr>
        <w:t xml:space="preserve"> maintain user and receipt’s related data</w:t>
      </w:r>
      <w:r w:rsidR="00A21618">
        <w:rPr>
          <w:color w:val="000000" w:themeColor="text1"/>
        </w:rPr>
        <w:t>.</w:t>
      </w:r>
      <w:r w:rsidR="008F0738">
        <w:rPr>
          <w:color w:val="000000" w:themeColor="text1"/>
        </w:rPr>
        <w:t xml:space="preserve"> Using Docker technology, the </w:t>
      </w:r>
      <w:r w:rsidR="00624E44">
        <w:rPr>
          <w:color w:val="000000" w:themeColor="text1"/>
        </w:rPr>
        <w:t>server will</w:t>
      </w:r>
      <w:r w:rsidR="00EE2DCA">
        <w:rPr>
          <w:color w:val="000000" w:themeColor="text1"/>
        </w:rPr>
        <w:t xml:space="preserve"> use a PostgreSQL </w:t>
      </w:r>
      <w:r w:rsidR="00EE2DCA">
        <w:rPr>
          <w:color w:val="000000" w:themeColor="text1"/>
        </w:rPr>
        <w:lastRenderedPageBreak/>
        <w:t>database</w:t>
      </w:r>
      <w:r w:rsidR="00F305E5">
        <w:rPr>
          <w:color w:val="000000" w:themeColor="text1"/>
        </w:rPr>
        <w:t xml:space="preserve"> initialize alongside the </w:t>
      </w:r>
      <w:r w:rsidR="00624E44">
        <w:rPr>
          <w:color w:val="000000" w:themeColor="text1"/>
        </w:rPr>
        <w:t>server’s</w:t>
      </w:r>
      <w:r w:rsidR="00F305E5">
        <w:rPr>
          <w:color w:val="000000" w:themeColor="text1"/>
        </w:rPr>
        <w:t xml:space="preserve"> image. During the server’s image building, the</w:t>
      </w:r>
      <w:r w:rsidR="006144AD">
        <w:rPr>
          <w:color w:val="000000" w:themeColor="text1"/>
        </w:rPr>
        <w:t xml:space="preserve"> PostgreSQL image will be </w:t>
      </w:r>
      <w:r w:rsidR="00AA3EE2">
        <w:rPr>
          <w:color w:val="000000" w:themeColor="text1"/>
        </w:rPr>
        <w:t>initialized</w:t>
      </w:r>
      <w:r w:rsidR="006144AD">
        <w:rPr>
          <w:color w:val="000000" w:themeColor="text1"/>
        </w:rPr>
        <w:t xml:space="preserve"> </w:t>
      </w:r>
      <w:r w:rsidR="001B7E2C">
        <w:rPr>
          <w:color w:val="000000" w:themeColor="text1"/>
        </w:rPr>
        <w:t xml:space="preserve">and if in absence of pre-existing data, the </w:t>
      </w:r>
      <w:r w:rsidR="00010976">
        <w:rPr>
          <w:color w:val="000000" w:themeColor="text1"/>
        </w:rPr>
        <w:t xml:space="preserve">database schema </w:t>
      </w:r>
      <w:r w:rsidR="00624E44">
        <w:rPr>
          <w:color w:val="000000" w:themeColor="text1"/>
        </w:rPr>
        <w:t>will</w:t>
      </w:r>
      <w:r w:rsidR="00010976">
        <w:rPr>
          <w:color w:val="000000" w:themeColor="text1"/>
        </w:rPr>
        <w:t xml:space="preserve"> be </w:t>
      </w:r>
      <w:r w:rsidR="00222399">
        <w:rPr>
          <w:color w:val="000000" w:themeColor="text1"/>
        </w:rPr>
        <w:t>initialized</w:t>
      </w:r>
      <w:r w:rsidR="00010976">
        <w:rPr>
          <w:color w:val="000000" w:themeColor="text1"/>
        </w:rPr>
        <w:t xml:space="preserve"> </w:t>
      </w:r>
      <w:r w:rsidR="00624E44">
        <w:rPr>
          <w:color w:val="000000" w:themeColor="text1"/>
        </w:rPr>
        <w:t>through the execution of an SQL scripts</w:t>
      </w:r>
      <w:r w:rsidR="00AA3EE2">
        <w:rPr>
          <w:color w:val="000000" w:themeColor="text1"/>
        </w:rPr>
        <w:t>. The usage of docker will ensure a seamless integration of the system.</w:t>
      </w:r>
    </w:p>
    <w:p w14:paraId="22251E73" w14:textId="77777777" w:rsidR="00222399" w:rsidRDefault="00222399" w:rsidP="004B3AE6">
      <w:pPr>
        <w:rPr>
          <w:color w:val="000000" w:themeColor="text1"/>
        </w:rPr>
      </w:pPr>
    </w:p>
    <w:p w14:paraId="68AF2C15" w14:textId="1EAE3EDC" w:rsidR="00222399" w:rsidRDefault="00222399" w:rsidP="004B3AE6">
      <w:pPr>
        <w:rPr>
          <w:color w:val="000000" w:themeColor="text1"/>
        </w:rPr>
      </w:pPr>
      <w:r>
        <w:rPr>
          <w:color w:val="000000" w:themeColor="text1"/>
        </w:rPr>
        <w:t xml:space="preserve">The database </w:t>
      </w:r>
      <w:r w:rsidR="000B4CDB">
        <w:rPr>
          <w:color w:val="000000" w:themeColor="text1"/>
        </w:rPr>
        <w:t xml:space="preserve">schema is </w:t>
      </w:r>
      <w:r w:rsidR="0060611A">
        <w:rPr>
          <w:color w:val="000000" w:themeColor="text1"/>
        </w:rPr>
        <w:t>composed</w:t>
      </w:r>
      <w:r w:rsidR="000B4CDB">
        <w:rPr>
          <w:color w:val="000000" w:themeColor="text1"/>
        </w:rPr>
        <w:t xml:space="preserve"> of three primary tables</w:t>
      </w:r>
      <w:r w:rsidR="0060611A">
        <w:rPr>
          <w:color w:val="000000" w:themeColor="text1"/>
        </w:rPr>
        <w:t>, outline as follows:</w:t>
      </w:r>
    </w:p>
    <w:p w14:paraId="6879A4B2" w14:textId="4E010E23" w:rsidR="0060611A" w:rsidRDefault="00894366" w:rsidP="0060611A">
      <w:pPr>
        <w:pStyle w:val="ListParagraph"/>
        <w:numPr>
          <w:ilvl w:val="0"/>
          <w:numId w:val="8"/>
        </w:numPr>
        <w:rPr>
          <w:color w:val="000000" w:themeColor="text1"/>
        </w:rPr>
      </w:pPr>
      <w:r>
        <w:rPr>
          <w:color w:val="000000" w:themeColor="text1"/>
        </w:rPr>
        <w:t xml:space="preserve">Users table: </w:t>
      </w:r>
      <w:r w:rsidR="000E4C5D">
        <w:rPr>
          <w:color w:val="000000" w:themeColor="text1"/>
        </w:rPr>
        <w:t>A table for user related infor</w:t>
      </w:r>
      <w:r w:rsidR="003E6624">
        <w:rPr>
          <w:color w:val="000000" w:themeColor="text1"/>
        </w:rPr>
        <w:t>mation</w:t>
      </w:r>
      <w:r w:rsidR="00284B28">
        <w:rPr>
          <w:color w:val="000000" w:themeColor="text1"/>
        </w:rPr>
        <w:t>.</w:t>
      </w:r>
    </w:p>
    <w:p w14:paraId="0DD0AAD3" w14:textId="6D7C20BE" w:rsidR="005A10BC" w:rsidRDefault="005A10BC" w:rsidP="0060611A">
      <w:pPr>
        <w:pStyle w:val="ListParagraph"/>
        <w:numPr>
          <w:ilvl w:val="0"/>
          <w:numId w:val="8"/>
        </w:numPr>
        <w:rPr>
          <w:color w:val="000000" w:themeColor="text1"/>
        </w:rPr>
      </w:pPr>
      <w:r>
        <w:rPr>
          <w:color w:val="000000" w:themeColor="text1"/>
        </w:rPr>
        <w:t xml:space="preserve">Raw Receipt Table: </w:t>
      </w:r>
      <w:r w:rsidR="006E66AF">
        <w:rPr>
          <w:color w:val="000000" w:themeColor="text1"/>
        </w:rPr>
        <w:t xml:space="preserve">A table to store the </w:t>
      </w:r>
      <w:r w:rsidR="00284B28">
        <w:rPr>
          <w:color w:val="000000" w:themeColor="text1"/>
        </w:rPr>
        <w:t>unprocessed</w:t>
      </w:r>
      <w:r w:rsidR="006E66AF">
        <w:rPr>
          <w:color w:val="000000" w:themeColor="text1"/>
        </w:rPr>
        <w:t xml:space="preserve"> data </w:t>
      </w:r>
      <w:r w:rsidR="003B2F52">
        <w:rPr>
          <w:color w:val="000000" w:themeColor="text1"/>
        </w:rPr>
        <w:t>before any</w:t>
      </w:r>
      <w:r w:rsidR="00284B28">
        <w:rPr>
          <w:color w:val="000000" w:themeColor="text1"/>
        </w:rPr>
        <w:t xml:space="preserve"> data manipulation.</w:t>
      </w:r>
    </w:p>
    <w:p w14:paraId="46714887" w14:textId="3F2CA70B" w:rsidR="00284B28" w:rsidRDefault="00D52BD7" w:rsidP="0060611A">
      <w:pPr>
        <w:pStyle w:val="ListParagraph"/>
        <w:numPr>
          <w:ilvl w:val="0"/>
          <w:numId w:val="8"/>
        </w:numPr>
        <w:rPr>
          <w:color w:val="000000" w:themeColor="text1"/>
        </w:rPr>
      </w:pPr>
      <w:r>
        <w:rPr>
          <w:color w:val="000000" w:themeColor="text1"/>
        </w:rPr>
        <w:t>Receipts Tables: A table which will contain all data related to the receipt extraction</w:t>
      </w:r>
      <w:r w:rsidR="006704C9">
        <w:rPr>
          <w:color w:val="000000" w:themeColor="text1"/>
        </w:rPr>
        <w:t>.</w:t>
      </w:r>
    </w:p>
    <w:p w14:paraId="1BC24B44" w14:textId="77777777" w:rsidR="004D5428" w:rsidRDefault="004D5428" w:rsidP="004D5428">
      <w:pPr>
        <w:rPr>
          <w:color w:val="000000" w:themeColor="text1"/>
        </w:rPr>
      </w:pPr>
    </w:p>
    <w:p w14:paraId="5E213D22" w14:textId="396917A0" w:rsidR="00376843" w:rsidRPr="004D5428" w:rsidRDefault="00376843" w:rsidP="004D5428">
      <w:pPr>
        <w:rPr>
          <w:color w:val="000000" w:themeColor="text1"/>
        </w:rPr>
      </w:pPr>
      <w:r>
        <w:rPr>
          <w:color w:val="000000" w:themeColor="text1"/>
        </w:rPr>
        <w:t xml:space="preserve">Each table use a specific purpose </w:t>
      </w:r>
      <w:r w:rsidR="006809C7">
        <w:rPr>
          <w:color w:val="000000" w:themeColor="text1"/>
        </w:rPr>
        <w:t xml:space="preserve">and all </w:t>
      </w:r>
      <w:r w:rsidR="00222A8E">
        <w:rPr>
          <w:color w:val="000000" w:themeColor="text1"/>
        </w:rPr>
        <w:t>tables’</w:t>
      </w:r>
      <w:r w:rsidR="00434BA0">
        <w:rPr>
          <w:color w:val="000000" w:themeColor="text1"/>
        </w:rPr>
        <w:t xml:space="preserve"> </w:t>
      </w:r>
      <w:r w:rsidR="00222A8E">
        <w:rPr>
          <w:color w:val="000000" w:themeColor="text1"/>
        </w:rPr>
        <w:t>keys</w:t>
      </w:r>
      <w:r w:rsidR="00DE0E14">
        <w:rPr>
          <w:color w:val="000000" w:themeColor="text1"/>
        </w:rPr>
        <w:t xml:space="preserve"> can be found in the database schema showed </w:t>
      </w:r>
      <w:r w:rsidR="006E377D">
        <w:rPr>
          <w:color w:val="000000" w:themeColor="text1"/>
        </w:rPr>
        <w:t>in [</w:t>
      </w:r>
      <w:r w:rsidR="00DE0E14" w:rsidRPr="00BE4050">
        <w:rPr>
          <w:color w:val="FF0000"/>
          <w:sz w:val="36"/>
          <w:szCs w:val="36"/>
        </w:rPr>
        <w:t>insert reference to database schema]</w:t>
      </w:r>
    </w:p>
    <w:p w14:paraId="22EEDC1C" w14:textId="77777777" w:rsidR="003757F9" w:rsidRPr="00BE4050" w:rsidRDefault="003757F9" w:rsidP="004B3AE6">
      <w:pPr>
        <w:rPr>
          <w:color w:val="000000" w:themeColor="text1"/>
        </w:rPr>
      </w:pPr>
    </w:p>
    <w:p w14:paraId="21389782" w14:textId="40D9B4B1" w:rsidR="00D92D81" w:rsidRDefault="00B9097B" w:rsidP="00940BEC">
      <w:pPr>
        <w:pStyle w:val="Heading2"/>
      </w:pPr>
      <w:bookmarkStart w:id="51" w:name="_Toc163566353"/>
      <w:r>
        <w:t>Application</w:t>
      </w:r>
      <w:bookmarkEnd w:id="51"/>
    </w:p>
    <w:p w14:paraId="241E941B" w14:textId="30EA62D8" w:rsidR="00B9097B" w:rsidRDefault="00B9097B" w:rsidP="00B9097B">
      <w:pPr>
        <w:pStyle w:val="ListParagraph"/>
        <w:numPr>
          <w:ilvl w:val="1"/>
          <w:numId w:val="7"/>
        </w:numPr>
      </w:pPr>
      <w:r>
        <w:t>Upload receipt picture for receipt extraction.</w:t>
      </w:r>
    </w:p>
    <w:p w14:paraId="442494D1" w14:textId="75F76EDB" w:rsidR="00B9097B" w:rsidRDefault="00B9097B" w:rsidP="00B9097B">
      <w:pPr>
        <w:pStyle w:val="ListParagraph"/>
        <w:numPr>
          <w:ilvl w:val="1"/>
          <w:numId w:val="7"/>
        </w:numPr>
      </w:pPr>
      <w:r>
        <w:t>List receipt historical.</w:t>
      </w:r>
    </w:p>
    <w:p w14:paraId="4A6DFAEE" w14:textId="77777777" w:rsidR="00B9097B" w:rsidRDefault="00B9097B" w:rsidP="00B9097B">
      <w:pPr>
        <w:pStyle w:val="ListParagraph"/>
        <w:numPr>
          <w:ilvl w:val="1"/>
          <w:numId w:val="7"/>
        </w:numPr>
      </w:pPr>
      <w:r>
        <w:t>Analytics generation</w:t>
      </w:r>
    </w:p>
    <w:p w14:paraId="7840509A" w14:textId="77777777" w:rsidR="00B9097B" w:rsidRDefault="00B9097B" w:rsidP="00B9097B">
      <w:pPr>
        <w:pStyle w:val="ListParagraph"/>
        <w:numPr>
          <w:ilvl w:val="1"/>
          <w:numId w:val="7"/>
        </w:numPr>
      </w:pPr>
      <w:r>
        <w:t>Application communication with server.</w:t>
      </w:r>
    </w:p>
    <w:p w14:paraId="5CBDF526" w14:textId="77777777" w:rsidR="002E1E29" w:rsidRDefault="002E1E29" w:rsidP="002E1E29"/>
    <w:p w14:paraId="19B702D8" w14:textId="5AF8C025" w:rsidR="002E1E29" w:rsidRDefault="003C6440" w:rsidP="003C6440">
      <w:pPr>
        <w:pStyle w:val="Heading3"/>
      </w:pPr>
      <w:bookmarkStart w:id="52" w:name="_Toc163566354"/>
      <w:r>
        <w:t>Receipt upload for receipt extraction.</w:t>
      </w:r>
      <w:bookmarkEnd w:id="52"/>
    </w:p>
    <w:p w14:paraId="20D1F6A0" w14:textId="23D4DBFD" w:rsidR="00F27C93" w:rsidRDefault="002F1D11" w:rsidP="00F27C93">
      <w:r>
        <w:t>On the</w:t>
      </w:r>
      <w:r w:rsidR="0034514A">
        <w:t xml:space="preserve"> user side, the key feature of the application is the </w:t>
      </w:r>
      <w:r w:rsidR="00B0398A">
        <w:t>upload o</w:t>
      </w:r>
      <w:r w:rsidR="00FA11BA">
        <w:t>f</w:t>
      </w:r>
      <w:r w:rsidR="00B0398A">
        <w:t xml:space="preserve"> the receipt of the </w:t>
      </w:r>
      <w:r w:rsidR="00FA11BA">
        <w:t>extraction of his data to be store in the database.</w:t>
      </w:r>
      <w:r w:rsidR="00EB790B">
        <w:t xml:space="preserve"> The first step is the </w:t>
      </w:r>
      <w:r w:rsidR="00B75279">
        <w:t xml:space="preserve">loading oh the receipt either through the loading from the phone gallery, or a live capture through the camera. </w:t>
      </w:r>
      <w:r w:rsidR="00CE62DB">
        <w:t xml:space="preserve">It is then followed by the upload to the server through </w:t>
      </w:r>
      <w:r w:rsidR="00935838">
        <w:t>http post request</w:t>
      </w:r>
      <w:r w:rsidR="006E16CB">
        <w:t xml:space="preserve"> </w:t>
      </w:r>
      <w:r w:rsidR="00055838">
        <w:t xml:space="preserve">where the receipt extraction will be done, the </w:t>
      </w:r>
      <w:r w:rsidR="00D76FEF">
        <w:t>result will</w:t>
      </w:r>
      <w:r w:rsidR="0061351D">
        <w:t xml:space="preserve"> be store as “pending”</w:t>
      </w:r>
      <w:r w:rsidR="00BA5A41">
        <w:t xml:space="preserve"> status in the database before being send back to the mobile application. With the result </w:t>
      </w:r>
      <w:r w:rsidR="00621651">
        <w:t xml:space="preserve">of the extraction, the user will have the option to review and modify the result to correct potential error </w:t>
      </w:r>
      <w:r w:rsidR="006522C9">
        <w:t xml:space="preserve">through before being send back to the server to update the receipt data stored into the </w:t>
      </w:r>
      <w:r w:rsidR="005D1B2B">
        <w:t>database and set is status as “reviewed”.</w:t>
      </w:r>
    </w:p>
    <w:p w14:paraId="2F42051E" w14:textId="77777777" w:rsidR="005D1B2B" w:rsidRDefault="005D1B2B" w:rsidP="00F27C93"/>
    <w:p w14:paraId="14F66164" w14:textId="0D21E3E3" w:rsidR="005D1B2B" w:rsidRPr="00F27C93" w:rsidRDefault="00A470A0" w:rsidP="002B7DDD">
      <w:pPr>
        <w:pStyle w:val="Heading3"/>
      </w:pPr>
      <w:r>
        <w:t xml:space="preserve">List </w:t>
      </w:r>
      <w:r w:rsidR="002B7DDD">
        <w:t>Receipt Historical</w:t>
      </w:r>
    </w:p>
    <w:p w14:paraId="03604036" w14:textId="2C4C8A61" w:rsidR="00B9097B" w:rsidRDefault="00673A0D" w:rsidP="006D7D7A">
      <w:r>
        <w:t xml:space="preserve">The application will </w:t>
      </w:r>
      <w:r w:rsidR="009E4DB7">
        <w:t xml:space="preserve">allow the user to </w:t>
      </w:r>
      <w:r w:rsidR="003F06A2">
        <w:t xml:space="preserve">review </w:t>
      </w:r>
      <w:r w:rsidR="00175AE4">
        <w:t xml:space="preserve">his historical entries in a form of a list where </w:t>
      </w:r>
      <w:r w:rsidR="007D2047">
        <w:t>key information about the receipt will be display</w:t>
      </w:r>
      <w:r w:rsidR="007D3CED">
        <w:t xml:space="preserve">. It’ll query the </w:t>
      </w:r>
      <w:r w:rsidR="00DC754E">
        <w:t xml:space="preserve">“reviewed” status receipt from the user </w:t>
      </w:r>
      <w:r w:rsidR="00B83A44">
        <w:t>before formatting the data for display.</w:t>
      </w:r>
    </w:p>
    <w:p w14:paraId="4439473D" w14:textId="77777777" w:rsidR="00B83A44" w:rsidRDefault="00B83A44" w:rsidP="006D7D7A"/>
    <w:p w14:paraId="0B639CAE" w14:textId="16712F3F" w:rsidR="00B83A44" w:rsidRDefault="004B4FFC" w:rsidP="004B4FFC">
      <w:pPr>
        <w:pStyle w:val="Heading3"/>
      </w:pPr>
      <w:r>
        <w:t>Analytics</w:t>
      </w:r>
    </w:p>
    <w:p w14:paraId="4F59C796" w14:textId="4BD1C54A" w:rsidR="004B4FFC" w:rsidRPr="004B4FFC" w:rsidRDefault="00BF3F07" w:rsidP="004B4FFC">
      <w:r>
        <w:t>The application will offer to the user</w:t>
      </w:r>
      <w:r w:rsidR="00B96C8E">
        <w:t xml:space="preserve">, the possibilities to show analytics through their data stored </w:t>
      </w:r>
      <w:r w:rsidR="002E2A78">
        <w:t>into the datab</w:t>
      </w:r>
      <w:r w:rsidR="008C6FC3">
        <w:t xml:space="preserve">ase. When this page will be load, the current user’s data will be </w:t>
      </w:r>
      <w:r w:rsidR="001A5753">
        <w:t xml:space="preserve">requested to the server which will query it </w:t>
      </w:r>
      <w:r w:rsidR="00797EAE">
        <w:t>from</w:t>
      </w:r>
      <w:r w:rsidR="001A5753">
        <w:t xml:space="preserve"> the database back to the mobile application</w:t>
      </w:r>
      <w:r w:rsidR="00797EAE">
        <w:t>, the data will be process d</w:t>
      </w:r>
      <w:r w:rsidR="008E5E21">
        <w:t xml:space="preserve">irectly format by the application during the </w:t>
      </w:r>
      <w:r w:rsidR="008E5E21">
        <w:lastRenderedPageBreak/>
        <w:t xml:space="preserve">building of the widget </w:t>
      </w:r>
      <w:r w:rsidR="00C8204A">
        <w:t xml:space="preserve">two create different analytics to the user. The </w:t>
      </w:r>
      <w:r w:rsidR="00315036">
        <w:t xml:space="preserve">first graph provided will be </w:t>
      </w:r>
      <w:r w:rsidR="00D12978">
        <w:t>a line graph showing the sum</w:t>
      </w:r>
      <w:r w:rsidR="00986DED">
        <w:t xml:space="preserve"> of purchase</w:t>
      </w:r>
      <w:r w:rsidR="00D12978">
        <w:t xml:space="preserve"> per day </w:t>
      </w:r>
      <w:r w:rsidR="00986DED">
        <w:t>within a</w:t>
      </w:r>
      <w:r w:rsidR="00755A36">
        <w:t xml:space="preserve"> range of a month with the capacity to </w:t>
      </w:r>
      <w:r w:rsidR="008677EA">
        <w:t>display for older month.</w:t>
      </w:r>
      <w:r w:rsidR="002141E1">
        <w:t xml:space="preserve"> It’ll allow the user to keep track of th</w:t>
      </w:r>
      <w:r w:rsidR="00DE12F4">
        <w:t>e money spend during the along the month.</w:t>
      </w:r>
      <w:r w:rsidR="008278AD">
        <w:t xml:space="preserve"> A second graph </w:t>
      </w:r>
      <w:r w:rsidR="002D4D5F">
        <w:t xml:space="preserve">generated would be a pie graph showing the </w:t>
      </w:r>
      <w:r w:rsidR="004D72A9">
        <w:t xml:space="preserve">sum of </w:t>
      </w:r>
      <w:r w:rsidR="00E26FA5">
        <w:t>money spend per receipt categories (</w:t>
      </w:r>
      <w:r w:rsidR="001C584D">
        <w:t>groceries</w:t>
      </w:r>
      <w:r w:rsidR="00E26FA5">
        <w:t xml:space="preserve">, </w:t>
      </w:r>
      <w:r w:rsidR="001C584D">
        <w:t xml:space="preserve">restaurant, etc.) per month also with the abilities to see older month </w:t>
      </w:r>
      <w:r w:rsidR="00076F7A">
        <w:t xml:space="preserve">data, it’ll allow the user to the amount used for each categories and allow </w:t>
      </w:r>
      <w:r w:rsidR="00CA3377">
        <w:t>it to manage a potential busget.</w:t>
      </w:r>
    </w:p>
    <w:p w14:paraId="5367D166" w14:textId="0B72CC2F" w:rsidR="00517783" w:rsidRDefault="002B1198" w:rsidP="00C63F4D">
      <w:pPr>
        <w:pStyle w:val="Heading1"/>
      </w:pPr>
      <w:bookmarkStart w:id="53" w:name="_Toc163566355"/>
      <w:r>
        <w:t>Imp</w:t>
      </w:r>
      <w:r w:rsidR="004F663E">
        <w:t>lementation</w:t>
      </w:r>
      <w:bookmarkEnd w:id="53"/>
    </w:p>
    <w:p w14:paraId="4F8578CF" w14:textId="50215D80" w:rsidR="004F663E" w:rsidRDefault="00351597" w:rsidP="006D7D7A">
      <w:r>
        <w:t>[</w:t>
      </w:r>
      <w:r w:rsidR="00062F16">
        <w:t xml:space="preserve"> implementation that I have done, how I have done, </w:t>
      </w:r>
      <w:r w:rsidR="00D30C64">
        <w:t>reason if change from design section (</w:t>
      </w:r>
      <w:r w:rsidR="00F9549B">
        <w:t>e.g.</w:t>
      </w:r>
      <w:r w:rsidR="00D30C64">
        <w:t>: using chatgpt instead of</w:t>
      </w:r>
      <w:r w:rsidR="00613465">
        <w:t xml:space="preserve"> homemade llm)]</w:t>
      </w:r>
    </w:p>
    <w:p w14:paraId="01896922" w14:textId="4FCF7617" w:rsidR="004F663E" w:rsidRDefault="00C63F4D" w:rsidP="00C63F4D">
      <w:pPr>
        <w:pStyle w:val="Heading1"/>
      </w:pPr>
      <w:bookmarkStart w:id="54" w:name="_Toc163566356"/>
      <w:r>
        <w:t>Testing</w:t>
      </w:r>
      <w:bookmarkEnd w:id="54"/>
    </w:p>
    <w:p w14:paraId="19B286D9" w14:textId="1DC18E3E" w:rsidR="00C63F4D" w:rsidRDefault="006E4044" w:rsidP="006D7D7A">
      <w:r>
        <w:t>[</w:t>
      </w:r>
      <w:r w:rsidR="00406C75">
        <w:t xml:space="preserve"> In waterfall model: explain the different test case I have done</w:t>
      </w:r>
      <w:r w:rsidR="006028B4">
        <w:t>, then testing of model (accuracy…)</w:t>
      </w:r>
    </w:p>
    <w:p w14:paraId="18C5627C" w14:textId="58AFFD86" w:rsidR="00C63F4D" w:rsidRDefault="00C63F4D" w:rsidP="00C63F4D">
      <w:pPr>
        <w:pStyle w:val="Heading1"/>
      </w:pPr>
      <w:bookmarkStart w:id="55" w:name="_Toc163566357"/>
      <w:r>
        <w:t>Result</w:t>
      </w:r>
      <w:r w:rsidR="00F71FC5">
        <w:t xml:space="preserve"> &amp; </w:t>
      </w:r>
      <w:r>
        <w:t>Analyzing</w:t>
      </w:r>
      <w:bookmarkEnd w:id="55"/>
    </w:p>
    <w:p w14:paraId="2CE8F4E9" w14:textId="1A7D0054" w:rsidR="00F71FC5" w:rsidRPr="00F71FC5" w:rsidRDefault="00F71FC5" w:rsidP="00F71FC5">
      <w:r>
        <w:t xml:space="preserve">[Result of the accuracy </w:t>
      </w:r>
      <w:r w:rsidR="0063131F">
        <w:t xml:space="preserve">, then explaining the reason of these </w:t>
      </w:r>
      <w:r w:rsidR="004575F4">
        <w:t>result]</w:t>
      </w:r>
    </w:p>
    <w:p w14:paraId="10B03EEB" w14:textId="77777777" w:rsidR="003531F1" w:rsidRDefault="003531F1" w:rsidP="00ED40D8">
      <w:pPr>
        <w:rPr>
          <w:rFonts w:ascii="Helvetica" w:hAnsi="Helvetica" w:cs="Helvetica"/>
          <w:color w:val="000000"/>
          <w:kern w:val="0"/>
          <w:lang w:val="en-GB"/>
        </w:rPr>
      </w:pPr>
    </w:p>
    <w:p w14:paraId="1121F5E6" w14:textId="341320F6" w:rsidR="003531F1" w:rsidRDefault="003531F1" w:rsidP="00926667">
      <w:pPr>
        <w:pStyle w:val="Heading1"/>
      </w:pPr>
      <w:bookmarkStart w:id="56" w:name="_Toc163566358"/>
      <w:r w:rsidRPr="003531F1">
        <w:t>Conclusion</w:t>
      </w:r>
      <w:bookmarkEnd w:id="56"/>
    </w:p>
    <w:p w14:paraId="69BBC1AA" w14:textId="08E24016" w:rsidR="00671CF8" w:rsidRPr="00671CF8" w:rsidRDefault="00671CF8" w:rsidP="00671CF8"/>
    <w:sectPr w:rsidR="00671CF8" w:rsidRPr="00671CF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damien maujean" w:date="2024-04-08T10:29:00Z" w:initials="dm">
    <w:p w14:paraId="0A778B12" w14:textId="77777777" w:rsidR="00F55805" w:rsidRDefault="00F55805" w:rsidP="00F55805">
      <w:r>
        <w:rPr>
          <w:rStyle w:val="CommentReference"/>
        </w:rPr>
        <w:annotationRef/>
      </w:r>
      <w:r>
        <w:rPr>
          <w:sz w:val="20"/>
          <w:szCs w:val="20"/>
        </w:rPr>
        <w:t>Rework to be less details and more globals into the idea</w:t>
      </w:r>
    </w:p>
  </w:comment>
  <w:comment w:id="45" w:author="damien maujean" w:date="2024-04-09T15:12:00Z" w:initials="dm">
    <w:p w14:paraId="5A2FBC56" w14:textId="77777777" w:rsidR="00A94814" w:rsidRDefault="00A94814" w:rsidP="00A94814">
      <w:r>
        <w:rPr>
          <w:rStyle w:val="CommentReference"/>
        </w:rPr>
        <w:annotationRef/>
      </w:r>
      <w:r>
        <w:rPr>
          <w:sz w:val="20"/>
          <w:szCs w:val="20"/>
        </w:rPr>
        <w:t>Add about user correcting output before storing into datab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A778B12" w15:done="0"/>
  <w15:commentEx w15:paraId="5A2FBC5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4926193" w16cex:dateUtc="2024-04-08T06:29:00Z"/>
  <w16cex:commentExtensible w16cex:durableId="2089C6CF" w16cex:dateUtc="2024-04-09T11: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778B12" w16cid:durableId="14926193"/>
  <w16cid:commentId w16cid:paraId="5A2FBC56" w16cid:durableId="2089C6C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intelligence2.xml><?xml version="1.0" encoding="utf-8"?>
<int2:intelligence xmlns:int2="http://schemas.microsoft.com/office/intelligence/2020/intelligence" xmlns:oel="http://schemas.microsoft.com/office/2019/extlst">
  <int2:observations>
    <int2:bookmark int2:bookmarkName="_Int_YeAHtIX3" int2:invalidationBookmarkName="" int2:hashCode="VF703Gg4anryCi" int2:id="FKNlYfqu">
      <int2:state int2:value="Rejected" int2:type="AugLoop_Text_Critique"/>
    </int2:bookmark>
    <int2:bookmark int2:bookmarkName="_Int_ySTMuvF4" int2:invalidationBookmarkName="" int2:hashCode="8GT5zR+LZhNtE8" int2:id="jcxYQFjW">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EF0F22"/>
    <w:multiLevelType w:val="hybridMultilevel"/>
    <w:tmpl w:val="9A52BB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A3470A6"/>
    <w:multiLevelType w:val="hybridMultilevel"/>
    <w:tmpl w:val="E3CA370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5321BD"/>
    <w:multiLevelType w:val="hybridMultilevel"/>
    <w:tmpl w:val="11DCA9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4127475"/>
    <w:multiLevelType w:val="hybridMultilevel"/>
    <w:tmpl w:val="F2E6EEA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4B13EEE"/>
    <w:multiLevelType w:val="hybridMultilevel"/>
    <w:tmpl w:val="D58616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59D46CE9"/>
    <w:multiLevelType w:val="hybridMultilevel"/>
    <w:tmpl w:val="EEC0D14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670155B7"/>
    <w:multiLevelType w:val="hybridMultilevel"/>
    <w:tmpl w:val="38FED4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AED385E"/>
    <w:multiLevelType w:val="hybridMultilevel"/>
    <w:tmpl w:val="593A663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587614239">
    <w:abstractNumId w:val="1"/>
  </w:num>
  <w:num w:numId="2" w16cid:durableId="1506701027">
    <w:abstractNumId w:val="4"/>
  </w:num>
  <w:num w:numId="3" w16cid:durableId="2012563347">
    <w:abstractNumId w:val="0"/>
  </w:num>
  <w:num w:numId="4" w16cid:durableId="97990455">
    <w:abstractNumId w:val="7"/>
  </w:num>
  <w:num w:numId="5" w16cid:durableId="1710645785">
    <w:abstractNumId w:val="2"/>
  </w:num>
  <w:num w:numId="6" w16cid:durableId="1311060610">
    <w:abstractNumId w:val="3"/>
  </w:num>
  <w:num w:numId="7" w16cid:durableId="2105030081">
    <w:abstractNumId w:val="5"/>
  </w:num>
  <w:num w:numId="8" w16cid:durableId="214730714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mien maujean">
    <w15:presenceInfo w15:providerId="Windows Live" w15:userId="109937cff21db2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56C7"/>
    <w:rsid w:val="00001EE1"/>
    <w:rsid w:val="00002714"/>
    <w:rsid w:val="0000315D"/>
    <w:rsid w:val="000041B7"/>
    <w:rsid w:val="00005336"/>
    <w:rsid w:val="00007F53"/>
    <w:rsid w:val="00010976"/>
    <w:rsid w:val="00015A35"/>
    <w:rsid w:val="00016790"/>
    <w:rsid w:val="00022D3A"/>
    <w:rsid w:val="000346FE"/>
    <w:rsid w:val="000371E3"/>
    <w:rsid w:val="00041D19"/>
    <w:rsid w:val="000468FC"/>
    <w:rsid w:val="000534FC"/>
    <w:rsid w:val="00055838"/>
    <w:rsid w:val="00062F16"/>
    <w:rsid w:val="00063F76"/>
    <w:rsid w:val="00065504"/>
    <w:rsid w:val="000718EB"/>
    <w:rsid w:val="0007610A"/>
    <w:rsid w:val="00076F7A"/>
    <w:rsid w:val="000778BD"/>
    <w:rsid w:val="00077EA1"/>
    <w:rsid w:val="00077F71"/>
    <w:rsid w:val="0008166C"/>
    <w:rsid w:val="00084D1A"/>
    <w:rsid w:val="00087FC3"/>
    <w:rsid w:val="000905AD"/>
    <w:rsid w:val="000928D7"/>
    <w:rsid w:val="00095CD4"/>
    <w:rsid w:val="000970CF"/>
    <w:rsid w:val="00097A63"/>
    <w:rsid w:val="000A23FE"/>
    <w:rsid w:val="000A490D"/>
    <w:rsid w:val="000A661B"/>
    <w:rsid w:val="000B266F"/>
    <w:rsid w:val="000B4CDB"/>
    <w:rsid w:val="000B6281"/>
    <w:rsid w:val="000C16A4"/>
    <w:rsid w:val="000D1B1C"/>
    <w:rsid w:val="000D37D6"/>
    <w:rsid w:val="000D4BFF"/>
    <w:rsid w:val="000D4F06"/>
    <w:rsid w:val="000D6308"/>
    <w:rsid w:val="000D7392"/>
    <w:rsid w:val="000E0CBF"/>
    <w:rsid w:val="000E19A4"/>
    <w:rsid w:val="000E30B4"/>
    <w:rsid w:val="000E3CCE"/>
    <w:rsid w:val="000E4C5D"/>
    <w:rsid w:val="000E5717"/>
    <w:rsid w:val="000F3550"/>
    <w:rsid w:val="00103A8E"/>
    <w:rsid w:val="00105579"/>
    <w:rsid w:val="00106D9B"/>
    <w:rsid w:val="00114977"/>
    <w:rsid w:val="0011527E"/>
    <w:rsid w:val="00115C46"/>
    <w:rsid w:val="00123A6D"/>
    <w:rsid w:val="00127CB4"/>
    <w:rsid w:val="00137976"/>
    <w:rsid w:val="00140CAD"/>
    <w:rsid w:val="0014233A"/>
    <w:rsid w:val="00163C21"/>
    <w:rsid w:val="00166C4A"/>
    <w:rsid w:val="00170D11"/>
    <w:rsid w:val="00172882"/>
    <w:rsid w:val="00175AE4"/>
    <w:rsid w:val="00180872"/>
    <w:rsid w:val="001808EC"/>
    <w:rsid w:val="001821FB"/>
    <w:rsid w:val="00182228"/>
    <w:rsid w:val="00184CD0"/>
    <w:rsid w:val="0018517E"/>
    <w:rsid w:val="0019284D"/>
    <w:rsid w:val="001A011F"/>
    <w:rsid w:val="001A1752"/>
    <w:rsid w:val="001A31C6"/>
    <w:rsid w:val="001A5753"/>
    <w:rsid w:val="001A5870"/>
    <w:rsid w:val="001B460E"/>
    <w:rsid w:val="001B507C"/>
    <w:rsid w:val="001B673A"/>
    <w:rsid w:val="001B6A66"/>
    <w:rsid w:val="001B7E2C"/>
    <w:rsid w:val="001C30B2"/>
    <w:rsid w:val="001C494B"/>
    <w:rsid w:val="001C584D"/>
    <w:rsid w:val="001C5858"/>
    <w:rsid w:val="001D07D5"/>
    <w:rsid w:val="001D3E95"/>
    <w:rsid w:val="001D5E7E"/>
    <w:rsid w:val="001F2928"/>
    <w:rsid w:val="001F45DE"/>
    <w:rsid w:val="0020175B"/>
    <w:rsid w:val="00202BCD"/>
    <w:rsid w:val="002031F6"/>
    <w:rsid w:val="00206F61"/>
    <w:rsid w:val="00207E8A"/>
    <w:rsid w:val="002141E1"/>
    <w:rsid w:val="00222399"/>
    <w:rsid w:val="00222A8E"/>
    <w:rsid w:val="00224934"/>
    <w:rsid w:val="0022630E"/>
    <w:rsid w:val="00230E00"/>
    <w:rsid w:val="002345F9"/>
    <w:rsid w:val="002436B8"/>
    <w:rsid w:val="00250759"/>
    <w:rsid w:val="00254914"/>
    <w:rsid w:val="002570F2"/>
    <w:rsid w:val="00263054"/>
    <w:rsid w:val="00266FF8"/>
    <w:rsid w:val="00274791"/>
    <w:rsid w:val="00276234"/>
    <w:rsid w:val="002766C9"/>
    <w:rsid w:val="00276723"/>
    <w:rsid w:val="002830CB"/>
    <w:rsid w:val="00283E51"/>
    <w:rsid w:val="002848E0"/>
    <w:rsid w:val="00284B28"/>
    <w:rsid w:val="00284FF3"/>
    <w:rsid w:val="00292D45"/>
    <w:rsid w:val="002960A9"/>
    <w:rsid w:val="00297961"/>
    <w:rsid w:val="00297B10"/>
    <w:rsid w:val="002A60E3"/>
    <w:rsid w:val="002A7AF7"/>
    <w:rsid w:val="002B1198"/>
    <w:rsid w:val="002B28D1"/>
    <w:rsid w:val="002B3F20"/>
    <w:rsid w:val="002B7DDD"/>
    <w:rsid w:val="002C138D"/>
    <w:rsid w:val="002C1FE5"/>
    <w:rsid w:val="002C4FCA"/>
    <w:rsid w:val="002C67CD"/>
    <w:rsid w:val="002D008D"/>
    <w:rsid w:val="002D3633"/>
    <w:rsid w:val="002D4D5F"/>
    <w:rsid w:val="002D5D1A"/>
    <w:rsid w:val="002D5DBD"/>
    <w:rsid w:val="002E1E29"/>
    <w:rsid w:val="002E2A78"/>
    <w:rsid w:val="002E782D"/>
    <w:rsid w:val="002F05FF"/>
    <w:rsid w:val="002F106B"/>
    <w:rsid w:val="002F1276"/>
    <w:rsid w:val="002F1D11"/>
    <w:rsid w:val="002F204A"/>
    <w:rsid w:val="002F69EA"/>
    <w:rsid w:val="00302A97"/>
    <w:rsid w:val="00303AD8"/>
    <w:rsid w:val="003060FE"/>
    <w:rsid w:val="00306FFA"/>
    <w:rsid w:val="00307645"/>
    <w:rsid w:val="0031256A"/>
    <w:rsid w:val="00315036"/>
    <w:rsid w:val="00315300"/>
    <w:rsid w:val="003153EF"/>
    <w:rsid w:val="003229E6"/>
    <w:rsid w:val="00322C30"/>
    <w:rsid w:val="00323319"/>
    <w:rsid w:val="00323444"/>
    <w:rsid w:val="00332514"/>
    <w:rsid w:val="003365A9"/>
    <w:rsid w:val="003401D7"/>
    <w:rsid w:val="00340EF3"/>
    <w:rsid w:val="00343A1C"/>
    <w:rsid w:val="003450F9"/>
    <w:rsid w:val="0034514A"/>
    <w:rsid w:val="00345CB2"/>
    <w:rsid w:val="00351597"/>
    <w:rsid w:val="003531F1"/>
    <w:rsid w:val="00354E5D"/>
    <w:rsid w:val="00366012"/>
    <w:rsid w:val="003757F9"/>
    <w:rsid w:val="0037668D"/>
    <w:rsid w:val="00376843"/>
    <w:rsid w:val="00380323"/>
    <w:rsid w:val="00383F51"/>
    <w:rsid w:val="00395205"/>
    <w:rsid w:val="00395696"/>
    <w:rsid w:val="003964C8"/>
    <w:rsid w:val="003A3258"/>
    <w:rsid w:val="003B2A73"/>
    <w:rsid w:val="003B2F52"/>
    <w:rsid w:val="003C031F"/>
    <w:rsid w:val="003C37B3"/>
    <w:rsid w:val="003C5CE9"/>
    <w:rsid w:val="003C6440"/>
    <w:rsid w:val="003D5264"/>
    <w:rsid w:val="003D659E"/>
    <w:rsid w:val="003D6FB4"/>
    <w:rsid w:val="003E073F"/>
    <w:rsid w:val="003E6624"/>
    <w:rsid w:val="003E6B4B"/>
    <w:rsid w:val="003F06A2"/>
    <w:rsid w:val="003F1324"/>
    <w:rsid w:val="003F3BDE"/>
    <w:rsid w:val="003F3CF6"/>
    <w:rsid w:val="003F4E1A"/>
    <w:rsid w:val="003F7068"/>
    <w:rsid w:val="00403485"/>
    <w:rsid w:val="0040406E"/>
    <w:rsid w:val="00404EEB"/>
    <w:rsid w:val="00406C75"/>
    <w:rsid w:val="0041326A"/>
    <w:rsid w:val="004161F6"/>
    <w:rsid w:val="004211D7"/>
    <w:rsid w:val="00421245"/>
    <w:rsid w:val="00421F40"/>
    <w:rsid w:val="00422AE6"/>
    <w:rsid w:val="0042659E"/>
    <w:rsid w:val="004310AB"/>
    <w:rsid w:val="00434BA0"/>
    <w:rsid w:val="00437275"/>
    <w:rsid w:val="004372D1"/>
    <w:rsid w:val="004413EC"/>
    <w:rsid w:val="004438DC"/>
    <w:rsid w:val="004507CF"/>
    <w:rsid w:val="00451873"/>
    <w:rsid w:val="0045552C"/>
    <w:rsid w:val="004575F4"/>
    <w:rsid w:val="004627FC"/>
    <w:rsid w:val="00463590"/>
    <w:rsid w:val="00464450"/>
    <w:rsid w:val="004700CF"/>
    <w:rsid w:val="00470828"/>
    <w:rsid w:val="00471DCD"/>
    <w:rsid w:val="00472B85"/>
    <w:rsid w:val="0047339F"/>
    <w:rsid w:val="00477522"/>
    <w:rsid w:val="004817D9"/>
    <w:rsid w:val="00483A4C"/>
    <w:rsid w:val="00486DF6"/>
    <w:rsid w:val="00495F83"/>
    <w:rsid w:val="004974A9"/>
    <w:rsid w:val="004A105E"/>
    <w:rsid w:val="004B098D"/>
    <w:rsid w:val="004B0BEE"/>
    <w:rsid w:val="004B1BF9"/>
    <w:rsid w:val="004B3AE6"/>
    <w:rsid w:val="004B4FFC"/>
    <w:rsid w:val="004B77DF"/>
    <w:rsid w:val="004C319B"/>
    <w:rsid w:val="004C52E0"/>
    <w:rsid w:val="004C65C6"/>
    <w:rsid w:val="004C75E7"/>
    <w:rsid w:val="004C7DE3"/>
    <w:rsid w:val="004D1B99"/>
    <w:rsid w:val="004D3730"/>
    <w:rsid w:val="004D4ACE"/>
    <w:rsid w:val="004D5428"/>
    <w:rsid w:val="004D72A9"/>
    <w:rsid w:val="004E264C"/>
    <w:rsid w:val="004E2ACB"/>
    <w:rsid w:val="004E7C5A"/>
    <w:rsid w:val="004F02D0"/>
    <w:rsid w:val="004F095C"/>
    <w:rsid w:val="004F4F25"/>
    <w:rsid w:val="004F663E"/>
    <w:rsid w:val="00501D45"/>
    <w:rsid w:val="00501E6F"/>
    <w:rsid w:val="00506299"/>
    <w:rsid w:val="005068A7"/>
    <w:rsid w:val="0051015F"/>
    <w:rsid w:val="005118A5"/>
    <w:rsid w:val="00511D0E"/>
    <w:rsid w:val="00514982"/>
    <w:rsid w:val="00515D40"/>
    <w:rsid w:val="00516B10"/>
    <w:rsid w:val="00517783"/>
    <w:rsid w:val="00522E89"/>
    <w:rsid w:val="00525246"/>
    <w:rsid w:val="00527DC1"/>
    <w:rsid w:val="00531778"/>
    <w:rsid w:val="00532AA1"/>
    <w:rsid w:val="00533844"/>
    <w:rsid w:val="0054206D"/>
    <w:rsid w:val="00542BEB"/>
    <w:rsid w:val="00546CAB"/>
    <w:rsid w:val="0055342A"/>
    <w:rsid w:val="00556E1C"/>
    <w:rsid w:val="005624EA"/>
    <w:rsid w:val="00563129"/>
    <w:rsid w:val="00564507"/>
    <w:rsid w:val="0056505A"/>
    <w:rsid w:val="00566D32"/>
    <w:rsid w:val="00566FEE"/>
    <w:rsid w:val="00567A42"/>
    <w:rsid w:val="00573136"/>
    <w:rsid w:val="00573543"/>
    <w:rsid w:val="00581D90"/>
    <w:rsid w:val="00582019"/>
    <w:rsid w:val="005849A0"/>
    <w:rsid w:val="0058537B"/>
    <w:rsid w:val="00592B2C"/>
    <w:rsid w:val="00593735"/>
    <w:rsid w:val="00595388"/>
    <w:rsid w:val="00596533"/>
    <w:rsid w:val="005A10BC"/>
    <w:rsid w:val="005A1B8E"/>
    <w:rsid w:val="005B0C36"/>
    <w:rsid w:val="005B0DDA"/>
    <w:rsid w:val="005B4D62"/>
    <w:rsid w:val="005B5384"/>
    <w:rsid w:val="005B5F0F"/>
    <w:rsid w:val="005C0BFD"/>
    <w:rsid w:val="005C4DE1"/>
    <w:rsid w:val="005C6820"/>
    <w:rsid w:val="005C77C7"/>
    <w:rsid w:val="005D1B2B"/>
    <w:rsid w:val="005D3A8B"/>
    <w:rsid w:val="005E1DF4"/>
    <w:rsid w:val="005E7B41"/>
    <w:rsid w:val="005F1048"/>
    <w:rsid w:val="005F322D"/>
    <w:rsid w:val="005F38A6"/>
    <w:rsid w:val="005F3ED5"/>
    <w:rsid w:val="00600557"/>
    <w:rsid w:val="006025C4"/>
    <w:rsid w:val="006028B4"/>
    <w:rsid w:val="00603957"/>
    <w:rsid w:val="0060611A"/>
    <w:rsid w:val="0061033F"/>
    <w:rsid w:val="006127C9"/>
    <w:rsid w:val="00613465"/>
    <w:rsid w:val="0061351D"/>
    <w:rsid w:val="006144AD"/>
    <w:rsid w:val="00621392"/>
    <w:rsid w:val="00621651"/>
    <w:rsid w:val="0062412F"/>
    <w:rsid w:val="00624E44"/>
    <w:rsid w:val="0063131F"/>
    <w:rsid w:val="0063144B"/>
    <w:rsid w:val="0063782B"/>
    <w:rsid w:val="006441F3"/>
    <w:rsid w:val="0064774E"/>
    <w:rsid w:val="006512DE"/>
    <w:rsid w:val="006522C9"/>
    <w:rsid w:val="006704C9"/>
    <w:rsid w:val="006708EC"/>
    <w:rsid w:val="00671CF8"/>
    <w:rsid w:val="00673A0D"/>
    <w:rsid w:val="00674779"/>
    <w:rsid w:val="00674B24"/>
    <w:rsid w:val="0067542D"/>
    <w:rsid w:val="00675E33"/>
    <w:rsid w:val="006809C7"/>
    <w:rsid w:val="00680FF1"/>
    <w:rsid w:val="0068158D"/>
    <w:rsid w:val="00685E87"/>
    <w:rsid w:val="0069020C"/>
    <w:rsid w:val="006977F1"/>
    <w:rsid w:val="006A31E6"/>
    <w:rsid w:val="006B0ACA"/>
    <w:rsid w:val="006B1365"/>
    <w:rsid w:val="006B36AB"/>
    <w:rsid w:val="006B4046"/>
    <w:rsid w:val="006B4C2E"/>
    <w:rsid w:val="006B68EB"/>
    <w:rsid w:val="006B7BD3"/>
    <w:rsid w:val="006C5A48"/>
    <w:rsid w:val="006C6E1F"/>
    <w:rsid w:val="006C75F5"/>
    <w:rsid w:val="006D188B"/>
    <w:rsid w:val="006D51B8"/>
    <w:rsid w:val="006D5281"/>
    <w:rsid w:val="006D77DC"/>
    <w:rsid w:val="006D7BA9"/>
    <w:rsid w:val="006D7D7A"/>
    <w:rsid w:val="006E0219"/>
    <w:rsid w:val="006E149F"/>
    <w:rsid w:val="006E16CB"/>
    <w:rsid w:val="006E16F5"/>
    <w:rsid w:val="006E377D"/>
    <w:rsid w:val="006E3C49"/>
    <w:rsid w:val="006E4044"/>
    <w:rsid w:val="006E66AF"/>
    <w:rsid w:val="006E7341"/>
    <w:rsid w:val="006F33A6"/>
    <w:rsid w:val="006F3ECF"/>
    <w:rsid w:val="006F5385"/>
    <w:rsid w:val="006F7B89"/>
    <w:rsid w:val="00703B30"/>
    <w:rsid w:val="00711D74"/>
    <w:rsid w:val="00711F60"/>
    <w:rsid w:val="0071430A"/>
    <w:rsid w:val="00714BF5"/>
    <w:rsid w:val="00722441"/>
    <w:rsid w:val="00723C80"/>
    <w:rsid w:val="00724A52"/>
    <w:rsid w:val="00727046"/>
    <w:rsid w:val="00730CA3"/>
    <w:rsid w:val="007333A2"/>
    <w:rsid w:val="00736756"/>
    <w:rsid w:val="00740128"/>
    <w:rsid w:val="00741F71"/>
    <w:rsid w:val="00743C19"/>
    <w:rsid w:val="007541C4"/>
    <w:rsid w:val="00755A36"/>
    <w:rsid w:val="00760183"/>
    <w:rsid w:val="007641AE"/>
    <w:rsid w:val="0076756E"/>
    <w:rsid w:val="007710D6"/>
    <w:rsid w:val="0077121F"/>
    <w:rsid w:val="00781078"/>
    <w:rsid w:val="007828F7"/>
    <w:rsid w:val="007829DE"/>
    <w:rsid w:val="00785E74"/>
    <w:rsid w:val="00791CCB"/>
    <w:rsid w:val="00792606"/>
    <w:rsid w:val="007951F9"/>
    <w:rsid w:val="00797EAE"/>
    <w:rsid w:val="007A00B0"/>
    <w:rsid w:val="007A0892"/>
    <w:rsid w:val="007A2405"/>
    <w:rsid w:val="007A4E3F"/>
    <w:rsid w:val="007B2571"/>
    <w:rsid w:val="007B2DB7"/>
    <w:rsid w:val="007B4B27"/>
    <w:rsid w:val="007C4744"/>
    <w:rsid w:val="007C65E0"/>
    <w:rsid w:val="007C79D7"/>
    <w:rsid w:val="007D2047"/>
    <w:rsid w:val="007D372B"/>
    <w:rsid w:val="007D3CED"/>
    <w:rsid w:val="007D6D70"/>
    <w:rsid w:val="007D71E1"/>
    <w:rsid w:val="007D769C"/>
    <w:rsid w:val="007D7CF8"/>
    <w:rsid w:val="007E1DC3"/>
    <w:rsid w:val="007E488C"/>
    <w:rsid w:val="007E64D0"/>
    <w:rsid w:val="007F35C4"/>
    <w:rsid w:val="007F6F13"/>
    <w:rsid w:val="00805343"/>
    <w:rsid w:val="00806450"/>
    <w:rsid w:val="00806536"/>
    <w:rsid w:val="00806B03"/>
    <w:rsid w:val="00811332"/>
    <w:rsid w:val="00812335"/>
    <w:rsid w:val="00812E75"/>
    <w:rsid w:val="00815EAB"/>
    <w:rsid w:val="00816988"/>
    <w:rsid w:val="008169B1"/>
    <w:rsid w:val="008219AD"/>
    <w:rsid w:val="00823696"/>
    <w:rsid w:val="00823E30"/>
    <w:rsid w:val="008278AD"/>
    <w:rsid w:val="00827925"/>
    <w:rsid w:val="0083204A"/>
    <w:rsid w:val="0083294D"/>
    <w:rsid w:val="008344FF"/>
    <w:rsid w:val="00834EEC"/>
    <w:rsid w:val="00841968"/>
    <w:rsid w:val="008429F6"/>
    <w:rsid w:val="00844411"/>
    <w:rsid w:val="0085077B"/>
    <w:rsid w:val="00852490"/>
    <w:rsid w:val="00856027"/>
    <w:rsid w:val="00856D28"/>
    <w:rsid w:val="00856D8E"/>
    <w:rsid w:val="00857113"/>
    <w:rsid w:val="008673A8"/>
    <w:rsid w:val="008677EA"/>
    <w:rsid w:val="008749C7"/>
    <w:rsid w:val="008817E5"/>
    <w:rsid w:val="008932E7"/>
    <w:rsid w:val="008938DA"/>
    <w:rsid w:val="00894366"/>
    <w:rsid w:val="00895558"/>
    <w:rsid w:val="008A09EF"/>
    <w:rsid w:val="008A1AA3"/>
    <w:rsid w:val="008A3BA8"/>
    <w:rsid w:val="008B0D8F"/>
    <w:rsid w:val="008B1247"/>
    <w:rsid w:val="008C0D96"/>
    <w:rsid w:val="008C50DB"/>
    <w:rsid w:val="008C5B98"/>
    <w:rsid w:val="008C5ECC"/>
    <w:rsid w:val="008C6FC3"/>
    <w:rsid w:val="008C7335"/>
    <w:rsid w:val="008D1C0F"/>
    <w:rsid w:val="008D4BFA"/>
    <w:rsid w:val="008D4CA3"/>
    <w:rsid w:val="008D4F44"/>
    <w:rsid w:val="008D61F2"/>
    <w:rsid w:val="008E396C"/>
    <w:rsid w:val="008E5E21"/>
    <w:rsid w:val="008F0738"/>
    <w:rsid w:val="008F0CD7"/>
    <w:rsid w:val="008F56D1"/>
    <w:rsid w:val="008F606F"/>
    <w:rsid w:val="0090181E"/>
    <w:rsid w:val="00901B3B"/>
    <w:rsid w:val="0090674B"/>
    <w:rsid w:val="009109ED"/>
    <w:rsid w:val="00912036"/>
    <w:rsid w:val="0091598F"/>
    <w:rsid w:val="00920648"/>
    <w:rsid w:val="009206BF"/>
    <w:rsid w:val="009213D6"/>
    <w:rsid w:val="00926667"/>
    <w:rsid w:val="009269A2"/>
    <w:rsid w:val="00931202"/>
    <w:rsid w:val="00931D33"/>
    <w:rsid w:val="00935838"/>
    <w:rsid w:val="00937176"/>
    <w:rsid w:val="009375AF"/>
    <w:rsid w:val="00940BEC"/>
    <w:rsid w:val="009415B4"/>
    <w:rsid w:val="00941B17"/>
    <w:rsid w:val="00944A38"/>
    <w:rsid w:val="00950AA9"/>
    <w:rsid w:val="00951476"/>
    <w:rsid w:val="00951861"/>
    <w:rsid w:val="009518FF"/>
    <w:rsid w:val="00951E13"/>
    <w:rsid w:val="009528C8"/>
    <w:rsid w:val="00956110"/>
    <w:rsid w:val="00957635"/>
    <w:rsid w:val="0096389F"/>
    <w:rsid w:val="0096641D"/>
    <w:rsid w:val="00970BA3"/>
    <w:rsid w:val="00971283"/>
    <w:rsid w:val="00974927"/>
    <w:rsid w:val="00975B55"/>
    <w:rsid w:val="00986DED"/>
    <w:rsid w:val="0098741D"/>
    <w:rsid w:val="009949AA"/>
    <w:rsid w:val="009A2B69"/>
    <w:rsid w:val="009B1862"/>
    <w:rsid w:val="009B3C52"/>
    <w:rsid w:val="009B7396"/>
    <w:rsid w:val="009C039A"/>
    <w:rsid w:val="009C5505"/>
    <w:rsid w:val="009C78B7"/>
    <w:rsid w:val="009D17BB"/>
    <w:rsid w:val="009D1A92"/>
    <w:rsid w:val="009D4AE2"/>
    <w:rsid w:val="009D5628"/>
    <w:rsid w:val="009D562B"/>
    <w:rsid w:val="009D686C"/>
    <w:rsid w:val="009E0501"/>
    <w:rsid w:val="009E4DB7"/>
    <w:rsid w:val="009E566C"/>
    <w:rsid w:val="009E6755"/>
    <w:rsid w:val="009F0256"/>
    <w:rsid w:val="009F053A"/>
    <w:rsid w:val="009F27BD"/>
    <w:rsid w:val="009F367D"/>
    <w:rsid w:val="009F51F9"/>
    <w:rsid w:val="00A16156"/>
    <w:rsid w:val="00A162AC"/>
    <w:rsid w:val="00A21618"/>
    <w:rsid w:val="00A25070"/>
    <w:rsid w:val="00A26332"/>
    <w:rsid w:val="00A30AA6"/>
    <w:rsid w:val="00A3153B"/>
    <w:rsid w:val="00A32D10"/>
    <w:rsid w:val="00A332F0"/>
    <w:rsid w:val="00A3393E"/>
    <w:rsid w:val="00A33F15"/>
    <w:rsid w:val="00A34375"/>
    <w:rsid w:val="00A357C8"/>
    <w:rsid w:val="00A4268D"/>
    <w:rsid w:val="00A44FFC"/>
    <w:rsid w:val="00A470A0"/>
    <w:rsid w:val="00A504F1"/>
    <w:rsid w:val="00A53643"/>
    <w:rsid w:val="00A54D3B"/>
    <w:rsid w:val="00A5691E"/>
    <w:rsid w:val="00A6194B"/>
    <w:rsid w:val="00A62856"/>
    <w:rsid w:val="00A66472"/>
    <w:rsid w:val="00A7047A"/>
    <w:rsid w:val="00A7205D"/>
    <w:rsid w:val="00A72502"/>
    <w:rsid w:val="00A748B0"/>
    <w:rsid w:val="00A76433"/>
    <w:rsid w:val="00A80C65"/>
    <w:rsid w:val="00A862FC"/>
    <w:rsid w:val="00A86C61"/>
    <w:rsid w:val="00A90D4B"/>
    <w:rsid w:val="00A94814"/>
    <w:rsid w:val="00AA0480"/>
    <w:rsid w:val="00AA2F52"/>
    <w:rsid w:val="00AA3EE2"/>
    <w:rsid w:val="00AA6E48"/>
    <w:rsid w:val="00AA77D2"/>
    <w:rsid w:val="00AC179D"/>
    <w:rsid w:val="00AC75BF"/>
    <w:rsid w:val="00AD761A"/>
    <w:rsid w:val="00AE1399"/>
    <w:rsid w:val="00AE35E1"/>
    <w:rsid w:val="00AE4041"/>
    <w:rsid w:val="00AE4B86"/>
    <w:rsid w:val="00AE580B"/>
    <w:rsid w:val="00AE6DDB"/>
    <w:rsid w:val="00AF0632"/>
    <w:rsid w:val="00AF51A2"/>
    <w:rsid w:val="00B02152"/>
    <w:rsid w:val="00B0398A"/>
    <w:rsid w:val="00B05F19"/>
    <w:rsid w:val="00B118D2"/>
    <w:rsid w:val="00B129F2"/>
    <w:rsid w:val="00B12D41"/>
    <w:rsid w:val="00B14854"/>
    <w:rsid w:val="00B15151"/>
    <w:rsid w:val="00B17127"/>
    <w:rsid w:val="00B23EBB"/>
    <w:rsid w:val="00B25658"/>
    <w:rsid w:val="00B27891"/>
    <w:rsid w:val="00B407D1"/>
    <w:rsid w:val="00B41D9C"/>
    <w:rsid w:val="00B43DB2"/>
    <w:rsid w:val="00B551E9"/>
    <w:rsid w:val="00B57D88"/>
    <w:rsid w:val="00B63B17"/>
    <w:rsid w:val="00B6660D"/>
    <w:rsid w:val="00B726AE"/>
    <w:rsid w:val="00B75279"/>
    <w:rsid w:val="00B80EEB"/>
    <w:rsid w:val="00B81445"/>
    <w:rsid w:val="00B81976"/>
    <w:rsid w:val="00B82B77"/>
    <w:rsid w:val="00B83A44"/>
    <w:rsid w:val="00B856C7"/>
    <w:rsid w:val="00B9097B"/>
    <w:rsid w:val="00B91022"/>
    <w:rsid w:val="00B92DEB"/>
    <w:rsid w:val="00B93B1F"/>
    <w:rsid w:val="00B96C8E"/>
    <w:rsid w:val="00BA04AF"/>
    <w:rsid w:val="00BA230E"/>
    <w:rsid w:val="00BA3014"/>
    <w:rsid w:val="00BA4AFF"/>
    <w:rsid w:val="00BA563E"/>
    <w:rsid w:val="00BA5A41"/>
    <w:rsid w:val="00BB10C6"/>
    <w:rsid w:val="00BB1B72"/>
    <w:rsid w:val="00BB2117"/>
    <w:rsid w:val="00BB6449"/>
    <w:rsid w:val="00BC1F7C"/>
    <w:rsid w:val="00BC30BE"/>
    <w:rsid w:val="00BC3A04"/>
    <w:rsid w:val="00BC7579"/>
    <w:rsid w:val="00BD4DD9"/>
    <w:rsid w:val="00BD5519"/>
    <w:rsid w:val="00BE15CC"/>
    <w:rsid w:val="00BE32D3"/>
    <w:rsid w:val="00BE4050"/>
    <w:rsid w:val="00BE649C"/>
    <w:rsid w:val="00BF0A39"/>
    <w:rsid w:val="00BF245C"/>
    <w:rsid w:val="00BF3F07"/>
    <w:rsid w:val="00BF4150"/>
    <w:rsid w:val="00C02AC4"/>
    <w:rsid w:val="00C04BB1"/>
    <w:rsid w:val="00C0553B"/>
    <w:rsid w:val="00C06DE5"/>
    <w:rsid w:val="00C070F5"/>
    <w:rsid w:val="00C204F4"/>
    <w:rsid w:val="00C24703"/>
    <w:rsid w:val="00C24FB7"/>
    <w:rsid w:val="00C27A41"/>
    <w:rsid w:val="00C35F31"/>
    <w:rsid w:val="00C408CB"/>
    <w:rsid w:val="00C45515"/>
    <w:rsid w:val="00C457AC"/>
    <w:rsid w:val="00C47EB8"/>
    <w:rsid w:val="00C56384"/>
    <w:rsid w:val="00C5769F"/>
    <w:rsid w:val="00C6111B"/>
    <w:rsid w:val="00C615D8"/>
    <w:rsid w:val="00C617B0"/>
    <w:rsid w:val="00C62F66"/>
    <w:rsid w:val="00C63DF6"/>
    <w:rsid w:val="00C63F4D"/>
    <w:rsid w:val="00C7092E"/>
    <w:rsid w:val="00C76010"/>
    <w:rsid w:val="00C80A52"/>
    <w:rsid w:val="00C81A1A"/>
    <w:rsid w:val="00C8204A"/>
    <w:rsid w:val="00C82111"/>
    <w:rsid w:val="00C821DB"/>
    <w:rsid w:val="00C832C2"/>
    <w:rsid w:val="00C843EC"/>
    <w:rsid w:val="00C84818"/>
    <w:rsid w:val="00C85109"/>
    <w:rsid w:val="00C91411"/>
    <w:rsid w:val="00C97126"/>
    <w:rsid w:val="00C97FBC"/>
    <w:rsid w:val="00CA3377"/>
    <w:rsid w:val="00CA626E"/>
    <w:rsid w:val="00CA6C37"/>
    <w:rsid w:val="00CB5264"/>
    <w:rsid w:val="00CB5502"/>
    <w:rsid w:val="00CB64BF"/>
    <w:rsid w:val="00CB76C2"/>
    <w:rsid w:val="00CC0F8D"/>
    <w:rsid w:val="00CC1881"/>
    <w:rsid w:val="00CC1E6E"/>
    <w:rsid w:val="00CC7B93"/>
    <w:rsid w:val="00CD22A3"/>
    <w:rsid w:val="00CD3BA4"/>
    <w:rsid w:val="00CE28E3"/>
    <w:rsid w:val="00CE62DB"/>
    <w:rsid w:val="00CF16FB"/>
    <w:rsid w:val="00CF1B6D"/>
    <w:rsid w:val="00CF4FDE"/>
    <w:rsid w:val="00CF798D"/>
    <w:rsid w:val="00D05A6F"/>
    <w:rsid w:val="00D061C4"/>
    <w:rsid w:val="00D073C6"/>
    <w:rsid w:val="00D07820"/>
    <w:rsid w:val="00D1200C"/>
    <w:rsid w:val="00D12784"/>
    <w:rsid w:val="00D12978"/>
    <w:rsid w:val="00D13274"/>
    <w:rsid w:val="00D16E81"/>
    <w:rsid w:val="00D17484"/>
    <w:rsid w:val="00D21D0A"/>
    <w:rsid w:val="00D24F5B"/>
    <w:rsid w:val="00D3075A"/>
    <w:rsid w:val="00D308DF"/>
    <w:rsid w:val="00D309C4"/>
    <w:rsid w:val="00D30C64"/>
    <w:rsid w:val="00D31771"/>
    <w:rsid w:val="00D33BE0"/>
    <w:rsid w:val="00D37A9F"/>
    <w:rsid w:val="00D40CFD"/>
    <w:rsid w:val="00D431B3"/>
    <w:rsid w:val="00D43383"/>
    <w:rsid w:val="00D43BFF"/>
    <w:rsid w:val="00D5153C"/>
    <w:rsid w:val="00D52BD7"/>
    <w:rsid w:val="00D63A1A"/>
    <w:rsid w:val="00D64CC7"/>
    <w:rsid w:val="00D66031"/>
    <w:rsid w:val="00D71E67"/>
    <w:rsid w:val="00D73CC2"/>
    <w:rsid w:val="00D75F6F"/>
    <w:rsid w:val="00D76FEF"/>
    <w:rsid w:val="00D80440"/>
    <w:rsid w:val="00D81D37"/>
    <w:rsid w:val="00D82A62"/>
    <w:rsid w:val="00D878E0"/>
    <w:rsid w:val="00D912CA"/>
    <w:rsid w:val="00D918EA"/>
    <w:rsid w:val="00D92289"/>
    <w:rsid w:val="00D92D81"/>
    <w:rsid w:val="00D937FA"/>
    <w:rsid w:val="00D954AF"/>
    <w:rsid w:val="00DA1958"/>
    <w:rsid w:val="00DA2804"/>
    <w:rsid w:val="00DA32FA"/>
    <w:rsid w:val="00DA470E"/>
    <w:rsid w:val="00DB0424"/>
    <w:rsid w:val="00DB5986"/>
    <w:rsid w:val="00DC1BFD"/>
    <w:rsid w:val="00DC35C3"/>
    <w:rsid w:val="00DC44C7"/>
    <w:rsid w:val="00DC5358"/>
    <w:rsid w:val="00DC754E"/>
    <w:rsid w:val="00DC7BE6"/>
    <w:rsid w:val="00DD0E32"/>
    <w:rsid w:val="00DD2494"/>
    <w:rsid w:val="00DD4C2B"/>
    <w:rsid w:val="00DD56CE"/>
    <w:rsid w:val="00DD70D5"/>
    <w:rsid w:val="00DE0BBB"/>
    <w:rsid w:val="00DE0E14"/>
    <w:rsid w:val="00DE12F4"/>
    <w:rsid w:val="00DE2CCF"/>
    <w:rsid w:val="00DE60EC"/>
    <w:rsid w:val="00DE7541"/>
    <w:rsid w:val="00DF09DD"/>
    <w:rsid w:val="00DF1FD2"/>
    <w:rsid w:val="00DF5C9D"/>
    <w:rsid w:val="00DF7F72"/>
    <w:rsid w:val="00E00F4A"/>
    <w:rsid w:val="00E03113"/>
    <w:rsid w:val="00E0606E"/>
    <w:rsid w:val="00E10097"/>
    <w:rsid w:val="00E10445"/>
    <w:rsid w:val="00E12020"/>
    <w:rsid w:val="00E2077F"/>
    <w:rsid w:val="00E22D7C"/>
    <w:rsid w:val="00E26FA5"/>
    <w:rsid w:val="00E27E50"/>
    <w:rsid w:val="00E27F4B"/>
    <w:rsid w:val="00E320B5"/>
    <w:rsid w:val="00E41F29"/>
    <w:rsid w:val="00E42578"/>
    <w:rsid w:val="00E5279F"/>
    <w:rsid w:val="00E541EB"/>
    <w:rsid w:val="00E646D7"/>
    <w:rsid w:val="00E65E8E"/>
    <w:rsid w:val="00E71A6C"/>
    <w:rsid w:val="00E737CF"/>
    <w:rsid w:val="00E73CF6"/>
    <w:rsid w:val="00E856D4"/>
    <w:rsid w:val="00E862E2"/>
    <w:rsid w:val="00E86EEE"/>
    <w:rsid w:val="00E919D0"/>
    <w:rsid w:val="00E934B1"/>
    <w:rsid w:val="00E9429B"/>
    <w:rsid w:val="00E96087"/>
    <w:rsid w:val="00E9661D"/>
    <w:rsid w:val="00E96A84"/>
    <w:rsid w:val="00E97E67"/>
    <w:rsid w:val="00EA0D47"/>
    <w:rsid w:val="00EA4CAE"/>
    <w:rsid w:val="00EA5F31"/>
    <w:rsid w:val="00EA682C"/>
    <w:rsid w:val="00EB6B17"/>
    <w:rsid w:val="00EB790B"/>
    <w:rsid w:val="00EC2E41"/>
    <w:rsid w:val="00EC4085"/>
    <w:rsid w:val="00EC4E07"/>
    <w:rsid w:val="00EC55E2"/>
    <w:rsid w:val="00ED2165"/>
    <w:rsid w:val="00ED40D8"/>
    <w:rsid w:val="00ED5EF1"/>
    <w:rsid w:val="00EE1920"/>
    <w:rsid w:val="00EE2DCA"/>
    <w:rsid w:val="00EE6CB7"/>
    <w:rsid w:val="00EF56AD"/>
    <w:rsid w:val="00EF7851"/>
    <w:rsid w:val="00F02595"/>
    <w:rsid w:val="00F041F2"/>
    <w:rsid w:val="00F04300"/>
    <w:rsid w:val="00F071C3"/>
    <w:rsid w:val="00F14C59"/>
    <w:rsid w:val="00F16897"/>
    <w:rsid w:val="00F17436"/>
    <w:rsid w:val="00F223E7"/>
    <w:rsid w:val="00F26602"/>
    <w:rsid w:val="00F2750C"/>
    <w:rsid w:val="00F27C93"/>
    <w:rsid w:val="00F305E5"/>
    <w:rsid w:val="00F323CB"/>
    <w:rsid w:val="00F376EF"/>
    <w:rsid w:val="00F405A5"/>
    <w:rsid w:val="00F40B84"/>
    <w:rsid w:val="00F40C3C"/>
    <w:rsid w:val="00F43C49"/>
    <w:rsid w:val="00F521B9"/>
    <w:rsid w:val="00F55805"/>
    <w:rsid w:val="00F66593"/>
    <w:rsid w:val="00F71FC5"/>
    <w:rsid w:val="00F74B52"/>
    <w:rsid w:val="00F808BB"/>
    <w:rsid w:val="00F82334"/>
    <w:rsid w:val="00F84EC9"/>
    <w:rsid w:val="00F85CFA"/>
    <w:rsid w:val="00F94D59"/>
    <w:rsid w:val="00F94F6F"/>
    <w:rsid w:val="00F9549B"/>
    <w:rsid w:val="00FA11BA"/>
    <w:rsid w:val="00FA1285"/>
    <w:rsid w:val="00FA2B39"/>
    <w:rsid w:val="00FA2C7F"/>
    <w:rsid w:val="00FB0008"/>
    <w:rsid w:val="00FB151E"/>
    <w:rsid w:val="00FB4440"/>
    <w:rsid w:val="00FB5259"/>
    <w:rsid w:val="00FB53FC"/>
    <w:rsid w:val="00FB5CE1"/>
    <w:rsid w:val="00FB5F67"/>
    <w:rsid w:val="00FB620B"/>
    <w:rsid w:val="00FB6739"/>
    <w:rsid w:val="00FB71B4"/>
    <w:rsid w:val="00FB7F95"/>
    <w:rsid w:val="00FC2FDC"/>
    <w:rsid w:val="00FC35CC"/>
    <w:rsid w:val="00FC430D"/>
    <w:rsid w:val="00FC56F5"/>
    <w:rsid w:val="00FD1CB9"/>
    <w:rsid w:val="00FD4EE4"/>
    <w:rsid w:val="00FE0A62"/>
    <w:rsid w:val="00FE3EC0"/>
    <w:rsid w:val="00FE5FAC"/>
    <w:rsid w:val="00FE68C0"/>
    <w:rsid w:val="00FE6E6D"/>
    <w:rsid w:val="00FE7683"/>
    <w:rsid w:val="00FE7E31"/>
    <w:rsid w:val="00FE7E34"/>
    <w:rsid w:val="00FF06B8"/>
    <w:rsid w:val="00FF08E7"/>
    <w:rsid w:val="00FF0ABE"/>
    <w:rsid w:val="1A41D408"/>
    <w:rsid w:val="35CF9581"/>
    <w:rsid w:val="40DB64E2"/>
    <w:rsid w:val="4D4006EE"/>
    <w:rsid w:val="65210B0B"/>
    <w:rsid w:val="66BC43F4"/>
    <w:rsid w:val="6B3C45D8"/>
    <w:rsid w:val="7536CA2E"/>
    <w:rsid w:val="7A99EAAB"/>
  </w:rsids>
  <m:mathPr>
    <m:mathFont m:val="Cambria Math"/>
    <m:brkBin m:val="before"/>
    <m:brkBinSub m:val="--"/>
    <m:smallFrac m:val="0"/>
    <m:dispDef/>
    <m:lMargin m:val="0"/>
    <m:rMargin m:val="0"/>
    <m:defJc m:val="centerGroup"/>
    <m:wrapIndent m:val="1440"/>
    <m:intLim m:val="subSup"/>
    <m:naryLim m:val="undOvr"/>
  </m:mathPr>
  <w:themeFontLang w:val="en-M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C971C6"/>
  <w15:chartTrackingRefBased/>
  <w15:docId w15:val="{56BF15CA-1E2D-814D-8E95-FC48F8082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856C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856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856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856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856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856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856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856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856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56C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856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856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856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856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856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856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856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856C7"/>
    <w:rPr>
      <w:rFonts w:eastAsiaTheme="majorEastAsia" w:cstheme="majorBidi"/>
      <w:color w:val="272727" w:themeColor="text1" w:themeTint="D8"/>
    </w:rPr>
  </w:style>
  <w:style w:type="paragraph" w:styleId="Title">
    <w:name w:val="Title"/>
    <w:basedOn w:val="Normal"/>
    <w:next w:val="Normal"/>
    <w:link w:val="TitleChar"/>
    <w:uiPriority w:val="10"/>
    <w:qFormat/>
    <w:rsid w:val="00B856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856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856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856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856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856C7"/>
    <w:rPr>
      <w:i/>
      <w:iCs/>
      <w:color w:val="404040" w:themeColor="text1" w:themeTint="BF"/>
    </w:rPr>
  </w:style>
  <w:style w:type="paragraph" w:styleId="ListParagraph">
    <w:name w:val="List Paragraph"/>
    <w:basedOn w:val="Normal"/>
    <w:uiPriority w:val="34"/>
    <w:qFormat/>
    <w:rsid w:val="00B856C7"/>
    <w:pPr>
      <w:ind w:left="720"/>
      <w:contextualSpacing/>
    </w:pPr>
  </w:style>
  <w:style w:type="character" w:styleId="IntenseEmphasis">
    <w:name w:val="Intense Emphasis"/>
    <w:basedOn w:val="DefaultParagraphFont"/>
    <w:uiPriority w:val="21"/>
    <w:qFormat/>
    <w:rsid w:val="00B856C7"/>
    <w:rPr>
      <w:i/>
      <w:iCs/>
      <w:color w:val="0F4761" w:themeColor="accent1" w:themeShade="BF"/>
    </w:rPr>
  </w:style>
  <w:style w:type="paragraph" w:styleId="IntenseQuote">
    <w:name w:val="Intense Quote"/>
    <w:basedOn w:val="Normal"/>
    <w:next w:val="Normal"/>
    <w:link w:val="IntenseQuoteChar"/>
    <w:uiPriority w:val="30"/>
    <w:qFormat/>
    <w:rsid w:val="00B856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856C7"/>
    <w:rPr>
      <w:i/>
      <w:iCs/>
      <w:color w:val="0F4761" w:themeColor="accent1" w:themeShade="BF"/>
    </w:rPr>
  </w:style>
  <w:style w:type="character" w:styleId="IntenseReference">
    <w:name w:val="Intense Reference"/>
    <w:basedOn w:val="DefaultParagraphFont"/>
    <w:uiPriority w:val="32"/>
    <w:qFormat/>
    <w:rsid w:val="00B856C7"/>
    <w:rPr>
      <w:b/>
      <w:bCs/>
      <w:smallCaps/>
      <w:color w:val="0F4761" w:themeColor="accent1" w:themeShade="BF"/>
      <w:spacing w:val="5"/>
    </w:rPr>
  </w:style>
  <w:style w:type="paragraph" w:styleId="TOCHeading">
    <w:name w:val="TOC Heading"/>
    <w:basedOn w:val="Heading1"/>
    <w:next w:val="Normal"/>
    <w:uiPriority w:val="39"/>
    <w:unhideWhenUsed/>
    <w:qFormat/>
    <w:rsid w:val="00926667"/>
    <w:pPr>
      <w:spacing w:before="480" w:after="0" w:line="276" w:lineRule="auto"/>
      <w:outlineLvl w:val="9"/>
    </w:pPr>
    <w:rPr>
      <w:b/>
      <w:bCs/>
      <w:kern w:val="0"/>
      <w:sz w:val="28"/>
      <w:szCs w:val="28"/>
      <w14:ligatures w14:val="none"/>
    </w:rPr>
  </w:style>
  <w:style w:type="paragraph" w:styleId="TOC1">
    <w:name w:val="toc 1"/>
    <w:basedOn w:val="Normal"/>
    <w:next w:val="Normal"/>
    <w:autoRedefine/>
    <w:uiPriority w:val="39"/>
    <w:unhideWhenUsed/>
    <w:rsid w:val="00926667"/>
    <w:pPr>
      <w:spacing w:before="120"/>
    </w:pPr>
    <w:rPr>
      <w:b/>
      <w:bCs/>
      <w:i/>
      <w:iCs/>
    </w:rPr>
  </w:style>
  <w:style w:type="paragraph" w:styleId="TOC2">
    <w:name w:val="toc 2"/>
    <w:basedOn w:val="Normal"/>
    <w:next w:val="Normal"/>
    <w:autoRedefine/>
    <w:uiPriority w:val="39"/>
    <w:unhideWhenUsed/>
    <w:rsid w:val="00926667"/>
    <w:pPr>
      <w:spacing w:before="120"/>
      <w:ind w:left="240"/>
    </w:pPr>
    <w:rPr>
      <w:b/>
      <w:bCs/>
      <w:sz w:val="22"/>
      <w:szCs w:val="22"/>
    </w:rPr>
  </w:style>
  <w:style w:type="paragraph" w:styleId="TOC3">
    <w:name w:val="toc 3"/>
    <w:basedOn w:val="Normal"/>
    <w:next w:val="Normal"/>
    <w:autoRedefine/>
    <w:uiPriority w:val="39"/>
    <w:unhideWhenUsed/>
    <w:rsid w:val="00926667"/>
    <w:pPr>
      <w:ind w:left="480"/>
    </w:pPr>
    <w:rPr>
      <w:sz w:val="20"/>
      <w:szCs w:val="20"/>
    </w:rPr>
  </w:style>
  <w:style w:type="character" w:styleId="Hyperlink">
    <w:name w:val="Hyperlink"/>
    <w:basedOn w:val="DefaultParagraphFont"/>
    <w:uiPriority w:val="99"/>
    <w:unhideWhenUsed/>
    <w:rsid w:val="00926667"/>
    <w:rPr>
      <w:color w:val="467886" w:themeColor="hyperlink"/>
      <w:u w:val="single"/>
    </w:rPr>
  </w:style>
  <w:style w:type="paragraph" w:styleId="TOC4">
    <w:name w:val="toc 4"/>
    <w:basedOn w:val="Normal"/>
    <w:next w:val="Normal"/>
    <w:autoRedefine/>
    <w:uiPriority w:val="39"/>
    <w:semiHidden/>
    <w:unhideWhenUsed/>
    <w:rsid w:val="00926667"/>
    <w:pPr>
      <w:ind w:left="720"/>
    </w:pPr>
    <w:rPr>
      <w:sz w:val="20"/>
      <w:szCs w:val="20"/>
    </w:rPr>
  </w:style>
  <w:style w:type="paragraph" w:styleId="TOC5">
    <w:name w:val="toc 5"/>
    <w:basedOn w:val="Normal"/>
    <w:next w:val="Normal"/>
    <w:autoRedefine/>
    <w:uiPriority w:val="39"/>
    <w:semiHidden/>
    <w:unhideWhenUsed/>
    <w:rsid w:val="00926667"/>
    <w:pPr>
      <w:ind w:left="960"/>
    </w:pPr>
    <w:rPr>
      <w:sz w:val="20"/>
      <w:szCs w:val="20"/>
    </w:rPr>
  </w:style>
  <w:style w:type="paragraph" w:styleId="TOC6">
    <w:name w:val="toc 6"/>
    <w:basedOn w:val="Normal"/>
    <w:next w:val="Normal"/>
    <w:autoRedefine/>
    <w:uiPriority w:val="39"/>
    <w:semiHidden/>
    <w:unhideWhenUsed/>
    <w:rsid w:val="00926667"/>
    <w:pPr>
      <w:ind w:left="1200"/>
    </w:pPr>
    <w:rPr>
      <w:sz w:val="20"/>
      <w:szCs w:val="20"/>
    </w:rPr>
  </w:style>
  <w:style w:type="paragraph" w:styleId="TOC7">
    <w:name w:val="toc 7"/>
    <w:basedOn w:val="Normal"/>
    <w:next w:val="Normal"/>
    <w:autoRedefine/>
    <w:uiPriority w:val="39"/>
    <w:semiHidden/>
    <w:unhideWhenUsed/>
    <w:rsid w:val="00926667"/>
    <w:pPr>
      <w:ind w:left="1440"/>
    </w:pPr>
    <w:rPr>
      <w:sz w:val="20"/>
      <w:szCs w:val="20"/>
    </w:rPr>
  </w:style>
  <w:style w:type="paragraph" w:styleId="TOC8">
    <w:name w:val="toc 8"/>
    <w:basedOn w:val="Normal"/>
    <w:next w:val="Normal"/>
    <w:autoRedefine/>
    <w:uiPriority w:val="39"/>
    <w:semiHidden/>
    <w:unhideWhenUsed/>
    <w:rsid w:val="00926667"/>
    <w:pPr>
      <w:ind w:left="1680"/>
    </w:pPr>
    <w:rPr>
      <w:sz w:val="20"/>
      <w:szCs w:val="20"/>
    </w:rPr>
  </w:style>
  <w:style w:type="paragraph" w:styleId="TOC9">
    <w:name w:val="toc 9"/>
    <w:basedOn w:val="Normal"/>
    <w:next w:val="Normal"/>
    <w:autoRedefine/>
    <w:uiPriority w:val="39"/>
    <w:semiHidden/>
    <w:unhideWhenUsed/>
    <w:rsid w:val="00926667"/>
    <w:pPr>
      <w:ind w:left="1920"/>
    </w:pPr>
    <w:rPr>
      <w:sz w:val="20"/>
      <w:szCs w:val="20"/>
    </w:rPr>
  </w:style>
  <w:style w:type="paragraph" w:styleId="Caption">
    <w:name w:val="caption"/>
    <w:basedOn w:val="Normal"/>
    <w:next w:val="Normal"/>
    <w:uiPriority w:val="35"/>
    <w:unhideWhenUsed/>
    <w:qFormat/>
    <w:rsid w:val="00C76010"/>
    <w:pPr>
      <w:spacing w:after="200"/>
    </w:pPr>
    <w:rPr>
      <w:i/>
      <w:iCs/>
      <w:color w:val="0E2841" w:themeColor="text2"/>
      <w:sz w:val="18"/>
      <w:szCs w:val="18"/>
    </w:rPr>
  </w:style>
  <w:style w:type="character" w:styleId="CommentReference">
    <w:name w:val="annotation reference"/>
    <w:basedOn w:val="DefaultParagraphFont"/>
    <w:uiPriority w:val="99"/>
    <w:semiHidden/>
    <w:unhideWhenUsed/>
    <w:rsid w:val="00671CF8"/>
    <w:rPr>
      <w:sz w:val="16"/>
      <w:szCs w:val="16"/>
    </w:rPr>
  </w:style>
  <w:style w:type="paragraph" w:styleId="CommentText">
    <w:name w:val="annotation text"/>
    <w:basedOn w:val="Normal"/>
    <w:link w:val="CommentTextChar"/>
    <w:uiPriority w:val="99"/>
    <w:semiHidden/>
    <w:unhideWhenUsed/>
    <w:rsid w:val="00671CF8"/>
    <w:rPr>
      <w:sz w:val="20"/>
      <w:szCs w:val="20"/>
    </w:rPr>
  </w:style>
  <w:style w:type="character" w:customStyle="1" w:styleId="CommentTextChar">
    <w:name w:val="Comment Text Char"/>
    <w:basedOn w:val="DefaultParagraphFont"/>
    <w:link w:val="CommentText"/>
    <w:uiPriority w:val="99"/>
    <w:semiHidden/>
    <w:rsid w:val="00671CF8"/>
    <w:rPr>
      <w:sz w:val="20"/>
      <w:szCs w:val="20"/>
    </w:rPr>
  </w:style>
  <w:style w:type="paragraph" w:styleId="CommentSubject">
    <w:name w:val="annotation subject"/>
    <w:basedOn w:val="CommentText"/>
    <w:next w:val="CommentText"/>
    <w:link w:val="CommentSubjectChar"/>
    <w:uiPriority w:val="99"/>
    <w:semiHidden/>
    <w:unhideWhenUsed/>
    <w:rsid w:val="00671CF8"/>
    <w:rPr>
      <w:b/>
      <w:bCs/>
    </w:rPr>
  </w:style>
  <w:style w:type="character" w:customStyle="1" w:styleId="CommentSubjectChar">
    <w:name w:val="Comment Subject Char"/>
    <w:basedOn w:val="CommentTextChar"/>
    <w:link w:val="CommentSubject"/>
    <w:uiPriority w:val="99"/>
    <w:semiHidden/>
    <w:rsid w:val="00671CF8"/>
    <w:rPr>
      <w:b/>
      <w:bCs/>
      <w:sz w:val="20"/>
      <w:szCs w:val="20"/>
    </w:rPr>
  </w:style>
  <w:style w:type="table" w:styleId="TableGrid">
    <w:name w:val="Table Grid"/>
    <w:basedOn w:val="TableNormal"/>
    <w:uiPriority w:val="39"/>
    <w:rsid w:val="00471DCD"/>
    <w:rPr>
      <w:lang w:val="en-M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0938668">
      <w:bodyDiv w:val="1"/>
      <w:marLeft w:val="0"/>
      <w:marRight w:val="0"/>
      <w:marTop w:val="0"/>
      <w:marBottom w:val="0"/>
      <w:divBdr>
        <w:top w:val="none" w:sz="0" w:space="0" w:color="auto"/>
        <w:left w:val="none" w:sz="0" w:space="0" w:color="auto"/>
        <w:bottom w:val="none" w:sz="0" w:space="0" w:color="auto"/>
        <w:right w:val="none" w:sz="0" w:space="0" w:color="auto"/>
      </w:divBdr>
      <w:divsChild>
        <w:div w:id="1493375872">
          <w:marLeft w:val="0"/>
          <w:marRight w:val="0"/>
          <w:marTop w:val="0"/>
          <w:marBottom w:val="0"/>
          <w:divBdr>
            <w:top w:val="none" w:sz="0" w:space="0" w:color="auto"/>
            <w:left w:val="none" w:sz="0" w:space="0" w:color="auto"/>
            <w:bottom w:val="none" w:sz="0" w:space="0" w:color="auto"/>
            <w:right w:val="none" w:sz="0" w:space="0" w:color="auto"/>
          </w:divBdr>
          <w:divsChild>
            <w:div w:id="446239072">
              <w:marLeft w:val="0"/>
              <w:marRight w:val="0"/>
              <w:marTop w:val="0"/>
              <w:marBottom w:val="0"/>
              <w:divBdr>
                <w:top w:val="none" w:sz="0" w:space="0" w:color="auto"/>
                <w:left w:val="none" w:sz="0" w:space="0" w:color="auto"/>
                <w:bottom w:val="none" w:sz="0" w:space="0" w:color="auto"/>
                <w:right w:val="none" w:sz="0" w:space="0" w:color="auto"/>
              </w:divBdr>
            </w:div>
            <w:div w:id="433596759">
              <w:marLeft w:val="0"/>
              <w:marRight w:val="0"/>
              <w:marTop w:val="0"/>
              <w:marBottom w:val="0"/>
              <w:divBdr>
                <w:top w:val="none" w:sz="0" w:space="0" w:color="auto"/>
                <w:left w:val="none" w:sz="0" w:space="0" w:color="auto"/>
                <w:bottom w:val="none" w:sz="0" w:space="0" w:color="auto"/>
                <w:right w:val="none" w:sz="0" w:space="0" w:color="auto"/>
              </w:divBdr>
            </w:div>
            <w:div w:id="2065643525">
              <w:marLeft w:val="0"/>
              <w:marRight w:val="0"/>
              <w:marTop w:val="0"/>
              <w:marBottom w:val="0"/>
              <w:divBdr>
                <w:top w:val="none" w:sz="0" w:space="0" w:color="auto"/>
                <w:left w:val="none" w:sz="0" w:space="0" w:color="auto"/>
                <w:bottom w:val="none" w:sz="0" w:space="0" w:color="auto"/>
                <w:right w:val="none" w:sz="0" w:space="0" w:color="auto"/>
              </w:divBdr>
            </w:div>
            <w:div w:id="504445371">
              <w:marLeft w:val="0"/>
              <w:marRight w:val="0"/>
              <w:marTop w:val="0"/>
              <w:marBottom w:val="0"/>
              <w:divBdr>
                <w:top w:val="none" w:sz="0" w:space="0" w:color="auto"/>
                <w:left w:val="none" w:sz="0" w:space="0" w:color="auto"/>
                <w:bottom w:val="none" w:sz="0" w:space="0" w:color="auto"/>
                <w:right w:val="none" w:sz="0" w:space="0" w:color="auto"/>
              </w:divBdr>
            </w:div>
            <w:div w:id="1465467530">
              <w:marLeft w:val="0"/>
              <w:marRight w:val="0"/>
              <w:marTop w:val="0"/>
              <w:marBottom w:val="0"/>
              <w:divBdr>
                <w:top w:val="none" w:sz="0" w:space="0" w:color="auto"/>
                <w:left w:val="none" w:sz="0" w:space="0" w:color="auto"/>
                <w:bottom w:val="none" w:sz="0" w:space="0" w:color="auto"/>
                <w:right w:val="none" w:sz="0" w:space="0" w:color="auto"/>
              </w:divBdr>
            </w:div>
            <w:div w:id="1161851179">
              <w:marLeft w:val="0"/>
              <w:marRight w:val="0"/>
              <w:marTop w:val="0"/>
              <w:marBottom w:val="0"/>
              <w:divBdr>
                <w:top w:val="none" w:sz="0" w:space="0" w:color="auto"/>
                <w:left w:val="none" w:sz="0" w:space="0" w:color="auto"/>
                <w:bottom w:val="none" w:sz="0" w:space="0" w:color="auto"/>
                <w:right w:val="none" w:sz="0" w:space="0" w:color="auto"/>
              </w:divBdr>
            </w:div>
            <w:div w:id="751004762">
              <w:marLeft w:val="0"/>
              <w:marRight w:val="0"/>
              <w:marTop w:val="0"/>
              <w:marBottom w:val="0"/>
              <w:divBdr>
                <w:top w:val="none" w:sz="0" w:space="0" w:color="auto"/>
                <w:left w:val="none" w:sz="0" w:space="0" w:color="auto"/>
                <w:bottom w:val="none" w:sz="0" w:space="0" w:color="auto"/>
                <w:right w:val="none" w:sz="0" w:space="0" w:color="auto"/>
              </w:divBdr>
            </w:div>
            <w:div w:id="1497378348">
              <w:marLeft w:val="0"/>
              <w:marRight w:val="0"/>
              <w:marTop w:val="0"/>
              <w:marBottom w:val="0"/>
              <w:divBdr>
                <w:top w:val="none" w:sz="0" w:space="0" w:color="auto"/>
                <w:left w:val="none" w:sz="0" w:space="0" w:color="auto"/>
                <w:bottom w:val="none" w:sz="0" w:space="0" w:color="auto"/>
                <w:right w:val="none" w:sz="0" w:space="0" w:color="auto"/>
              </w:divBdr>
            </w:div>
            <w:div w:id="1640919725">
              <w:marLeft w:val="0"/>
              <w:marRight w:val="0"/>
              <w:marTop w:val="0"/>
              <w:marBottom w:val="0"/>
              <w:divBdr>
                <w:top w:val="none" w:sz="0" w:space="0" w:color="auto"/>
                <w:left w:val="none" w:sz="0" w:space="0" w:color="auto"/>
                <w:bottom w:val="none" w:sz="0" w:space="0" w:color="auto"/>
                <w:right w:val="none" w:sz="0" w:space="0" w:color="auto"/>
              </w:divBdr>
            </w:div>
            <w:div w:id="2145852212">
              <w:marLeft w:val="0"/>
              <w:marRight w:val="0"/>
              <w:marTop w:val="0"/>
              <w:marBottom w:val="0"/>
              <w:divBdr>
                <w:top w:val="none" w:sz="0" w:space="0" w:color="auto"/>
                <w:left w:val="none" w:sz="0" w:space="0" w:color="auto"/>
                <w:bottom w:val="none" w:sz="0" w:space="0" w:color="auto"/>
                <w:right w:val="none" w:sz="0" w:space="0" w:color="auto"/>
              </w:divBdr>
            </w:div>
            <w:div w:id="534078051">
              <w:marLeft w:val="0"/>
              <w:marRight w:val="0"/>
              <w:marTop w:val="0"/>
              <w:marBottom w:val="0"/>
              <w:divBdr>
                <w:top w:val="none" w:sz="0" w:space="0" w:color="auto"/>
                <w:left w:val="none" w:sz="0" w:space="0" w:color="auto"/>
                <w:bottom w:val="none" w:sz="0" w:space="0" w:color="auto"/>
                <w:right w:val="none" w:sz="0" w:space="0" w:color="auto"/>
              </w:divBdr>
            </w:div>
            <w:div w:id="679503302">
              <w:marLeft w:val="0"/>
              <w:marRight w:val="0"/>
              <w:marTop w:val="0"/>
              <w:marBottom w:val="0"/>
              <w:divBdr>
                <w:top w:val="none" w:sz="0" w:space="0" w:color="auto"/>
                <w:left w:val="none" w:sz="0" w:space="0" w:color="auto"/>
                <w:bottom w:val="none" w:sz="0" w:space="0" w:color="auto"/>
                <w:right w:val="none" w:sz="0" w:space="0" w:color="auto"/>
              </w:divBdr>
            </w:div>
            <w:div w:id="277565205">
              <w:marLeft w:val="0"/>
              <w:marRight w:val="0"/>
              <w:marTop w:val="0"/>
              <w:marBottom w:val="0"/>
              <w:divBdr>
                <w:top w:val="none" w:sz="0" w:space="0" w:color="auto"/>
                <w:left w:val="none" w:sz="0" w:space="0" w:color="auto"/>
                <w:bottom w:val="none" w:sz="0" w:space="0" w:color="auto"/>
                <w:right w:val="none" w:sz="0" w:space="0" w:color="auto"/>
              </w:divBdr>
            </w:div>
            <w:div w:id="21982981">
              <w:marLeft w:val="0"/>
              <w:marRight w:val="0"/>
              <w:marTop w:val="0"/>
              <w:marBottom w:val="0"/>
              <w:divBdr>
                <w:top w:val="none" w:sz="0" w:space="0" w:color="auto"/>
                <w:left w:val="none" w:sz="0" w:space="0" w:color="auto"/>
                <w:bottom w:val="none" w:sz="0" w:space="0" w:color="auto"/>
                <w:right w:val="none" w:sz="0" w:space="0" w:color="auto"/>
              </w:divBdr>
            </w:div>
            <w:div w:id="1035471312">
              <w:marLeft w:val="0"/>
              <w:marRight w:val="0"/>
              <w:marTop w:val="0"/>
              <w:marBottom w:val="0"/>
              <w:divBdr>
                <w:top w:val="none" w:sz="0" w:space="0" w:color="auto"/>
                <w:left w:val="none" w:sz="0" w:space="0" w:color="auto"/>
                <w:bottom w:val="none" w:sz="0" w:space="0" w:color="auto"/>
                <w:right w:val="none" w:sz="0" w:space="0" w:color="auto"/>
              </w:divBdr>
            </w:div>
            <w:div w:id="1877573490">
              <w:marLeft w:val="0"/>
              <w:marRight w:val="0"/>
              <w:marTop w:val="0"/>
              <w:marBottom w:val="0"/>
              <w:divBdr>
                <w:top w:val="none" w:sz="0" w:space="0" w:color="auto"/>
                <w:left w:val="none" w:sz="0" w:space="0" w:color="auto"/>
                <w:bottom w:val="none" w:sz="0" w:space="0" w:color="auto"/>
                <w:right w:val="none" w:sz="0" w:space="0" w:color="auto"/>
              </w:divBdr>
            </w:div>
            <w:div w:id="1884948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package" Target="embeddings/Microsoft_Word_Document.docx"/><Relationship Id="rId5" Type="http://schemas.openxmlformats.org/officeDocument/2006/relationships/webSettings" Target="webSettings.xml"/><Relationship Id="rId15" Type="http://schemas.microsoft.com/office/2020/10/relationships/intelligence" Target="intelligence2.xml"/><Relationship Id="rId10" Type="http://schemas.openxmlformats.org/officeDocument/2006/relationships/image" Target="media/image1.emf"/><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3F35CA-DE04-E045-8D5B-C4F176BE48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7</TotalTime>
  <Pages>15</Pages>
  <Words>6179</Words>
  <Characters>35221</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en maujean</dc:creator>
  <cp:keywords/>
  <dc:description/>
  <cp:lastModifiedBy>damien maujean</cp:lastModifiedBy>
  <cp:revision>881</cp:revision>
  <dcterms:created xsi:type="dcterms:W3CDTF">2024-03-12T07:38:00Z</dcterms:created>
  <dcterms:modified xsi:type="dcterms:W3CDTF">2024-04-09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6HtUMFcu"/&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